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F33A1" w14:textId="77777777" w:rsidR="00A8317B" w:rsidRDefault="004D3A90" w:rsidP="00A8317B">
      <w:pPr>
        <w:pStyle w:val="Titel"/>
        <w:spacing w:before="840" w:after="1680"/>
        <w:jc w:val="center"/>
      </w:pPr>
      <w:r>
        <w:t>Experimentelle Studien – Fälle und Ergebnisse</w:t>
      </w:r>
    </w:p>
    <w:p w14:paraId="184AFBDB" w14:textId="66B25A7D" w:rsidR="00A8317B" w:rsidRPr="00A8317B" w:rsidRDefault="00A8317B" w:rsidP="00A8317B">
      <w:pPr>
        <w:pStyle w:val="Herausgeber"/>
        <w:jc w:val="center"/>
        <w:sectPr w:rsidR="00A8317B" w:rsidRPr="00A8317B" w:rsidSect="00DE5526">
          <w:footerReference w:type="default" r:id="rId8"/>
          <w:pgSz w:w="11906" w:h="16838"/>
          <w:pgMar w:top="1417" w:right="1417" w:bottom="1134" w:left="1417" w:header="850" w:footer="283" w:gutter="0"/>
          <w:cols w:space="708"/>
          <w:docGrid w:linePitch="360"/>
        </w:sectPr>
      </w:pPr>
      <w:r>
        <w:t xml:space="preserve">Herausgegeben von Marta Müller und Reiner Zufall </w:t>
      </w:r>
    </w:p>
    <w:p w14:paraId="70ACFD3F" w14:textId="797BAA8E" w:rsidR="004D3A90" w:rsidRDefault="004D3A90" w:rsidP="00A8317B"/>
    <w:p w14:paraId="289300E1" w14:textId="77777777" w:rsidR="00C355E0" w:rsidRPr="00C355E0" w:rsidRDefault="00C355E0" w:rsidP="00C355E0">
      <w:pPr>
        <w:pStyle w:val="ISBN"/>
        <w:rPr>
          <w:lang w:val="de-DE"/>
        </w:rPr>
      </w:pPr>
      <w:r w:rsidRPr="00C355E0">
        <w:rPr>
          <w:lang w:val="de-DE"/>
        </w:rPr>
        <w:t>ISBN 1234-5678</w:t>
      </w:r>
    </w:p>
    <w:p w14:paraId="45DC5980" w14:textId="77777777" w:rsidR="00C355E0" w:rsidRDefault="00C355E0" w:rsidP="00C355E0">
      <w:pPr>
        <w:pStyle w:val="Lizenzinformationen"/>
      </w:pPr>
      <w:r w:rsidRPr="00B63114">
        <w:t>Dieses Werk steht unter der Lizenz Creative Commons N</w:t>
      </w:r>
      <w:r>
        <w:t>amensnennung 4.0 International.</w:t>
      </w:r>
    </w:p>
    <w:p w14:paraId="36131771" w14:textId="77777777" w:rsidR="002A46D6" w:rsidRDefault="00C355E0" w:rsidP="000C5D97">
      <w:pPr>
        <w:pStyle w:val="Lizenzinformationen"/>
        <w:sectPr w:rsidR="002A46D6" w:rsidSect="00A8317B">
          <w:pgSz w:w="11906" w:h="16838" w:code="9"/>
          <w:pgMar w:top="1418" w:right="1418" w:bottom="1134" w:left="1418" w:header="851" w:footer="284" w:gutter="0"/>
          <w:cols w:space="708"/>
          <w:vAlign w:val="bottom"/>
          <w:docGrid w:linePitch="360"/>
        </w:sectPr>
      </w:pPr>
      <w:r w:rsidRPr="00B63114">
        <w:rPr>
          <w:noProof/>
          <w:lang w:eastAsia="de-DE"/>
        </w:rPr>
        <w:drawing>
          <wp:inline distT="0" distB="0" distL="0" distR="0" wp14:anchorId="24B50F03" wp14:editId="510DBC42">
            <wp:extent cx="989965" cy="346710"/>
            <wp:effectExtent l="0" t="0" r="635" b="0"/>
            <wp:docPr id="1" name="Grafik 1" descr="https://mirrors.creativecommons.org/presskit/buttons/88x31/png/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rors.creativecommons.org/presskit/buttons/88x31/png/by.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89965" cy="346710"/>
                    </a:xfrm>
                    <a:prstGeom prst="rect">
                      <a:avLst/>
                    </a:prstGeom>
                    <a:noFill/>
                    <a:ln>
                      <a:noFill/>
                    </a:ln>
                  </pic:spPr>
                </pic:pic>
              </a:graphicData>
            </a:graphic>
          </wp:inline>
        </w:drawing>
      </w:r>
    </w:p>
    <w:p w14:paraId="08E58F14" w14:textId="15F012EF" w:rsidR="00A8317B" w:rsidRDefault="00A8317B" w:rsidP="000C5D97">
      <w:pPr>
        <w:pStyle w:val="Lizenzinformationen"/>
        <w:sectPr w:rsidR="00A8317B" w:rsidSect="00A8317B">
          <w:pgSz w:w="11906" w:h="16838" w:code="9"/>
          <w:pgMar w:top="1418" w:right="1418" w:bottom="1134" w:left="1418" w:header="851" w:footer="284" w:gutter="0"/>
          <w:cols w:space="708"/>
          <w:vAlign w:val="bottom"/>
          <w:docGrid w:linePitch="360"/>
        </w:sectPr>
      </w:pPr>
    </w:p>
    <w:p w14:paraId="5CA5415B" w14:textId="4568240D" w:rsidR="00482FB3" w:rsidRPr="00412132" w:rsidRDefault="004D3A90" w:rsidP="004D3A90">
      <w:pPr>
        <w:pStyle w:val="berschrift1"/>
      </w:pPr>
      <w:r>
        <w:lastRenderedPageBreak/>
        <w:t>Kapitel 1:</w:t>
      </w:r>
      <w:r w:rsidR="00536241">
        <w:t xml:space="preserve"> </w:t>
      </w:r>
      <w:r w:rsidR="000F44FE" w:rsidRPr="00412132">
        <w:t>Experimentelle Fallstudie: Erste Ergebnisse</w:t>
      </w:r>
    </w:p>
    <w:p w14:paraId="4AC93732" w14:textId="0662CD22" w:rsidR="00DE5526" w:rsidRPr="00412132" w:rsidRDefault="000F44FE" w:rsidP="0059467E">
      <w:pPr>
        <w:pStyle w:val="AutorinName"/>
        <w:spacing w:after="120"/>
        <w:contextualSpacing w:val="0"/>
      </w:pPr>
      <w:r w:rsidRPr="00412132">
        <w:t>Max</w:t>
      </w:r>
      <w:r w:rsidR="00355F90">
        <w:t xml:space="preserve"> Bernd</w:t>
      </w:r>
      <w:r w:rsidRPr="00412132">
        <w:t xml:space="preserve"> Mustermann</w:t>
      </w:r>
      <w:r w:rsidR="00E34145" w:rsidRPr="00412132">
        <w:rPr>
          <w:vertAlign w:val="superscript"/>
        </w:rPr>
        <w:t>1</w:t>
      </w:r>
      <w:r w:rsidR="00B906A8">
        <w:rPr>
          <w:vertAlign w:val="superscript"/>
        </w:rPr>
        <w:t>,</w:t>
      </w:r>
      <w:r w:rsidR="00B906A8" w:rsidRPr="00B906A8">
        <w:rPr>
          <w:vertAlign w:val="superscript"/>
        </w:rPr>
        <w:t xml:space="preserve"> </w:t>
      </w:r>
      <w:proofErr w:type="gramStart"/>
      <w:r w:rsidR="00B906A8" w:rsidRPr="00412132">
        <w:rPr>
          <w:vertAlign w:val="superscript"/>
        </w:rPr>
        <w:t>2</w:t>
      </w:r>
      <w:r w:rsidR="00E34145" w:rsidRPr="00412132">
        <w:t xml:space="preserve"> </w:t>
      </w:r>
      <w:r w:rsidR="005D1B17">
        <w:t>,</w:t>
      </w:r>
      <w:proofErr w:type="gramEnd"/>
      <w:r w:rsidR="005D1B17">
        <w:t xml:space="preserve"> </w:t>
      </w:r>
      <w:r w:rsidR="005D1B17" w:rsidRPr="005D1B17">
        <w:t>Norbert Heiner</w:t>
      </w:r>
      <w:r w:rsidR="006871AB">
        <w:t>-</w:t>
      </w:r>
      <w:r w:rsidR="005D1B17" w:rsidRPr="005D1B17">
        <w:t>Müller</w:t>
      </w:r>
      <w:r w:rsidR="005D1B17" w:rsidRPr="00412132">
        <w:rPr>
          <w:vertAlign w:val="superscript"/>
        </w:rPr>
        <w:t>1</w:t>
      </w:r>
      <w:r w:rsidR="005D1B17">
        <w:t xml:space="preserve"> </w:t>
      </w:r>
      <w:r w:rsidR="00E34145" w:rsidRPr="00412132">
        <w:t xml:space="preserve">&amp; </w:t>
      </w:r>
      <w:r w:rsidRPr="00412132">
        <w:t>Milla Musterfrau</w:t>
      </w:r>
      <w:r w:rsidR="00E34145" w:rsidRPr="00412132">
        <w:rPr>
          <w:vertAlign w:val="superscript"/>
        </w:rPr>
        <w:t>2</w:t>
      </w:r>
    </w:p>
    <w:p w14:paraId="24574BAA" w14:textId="77777777" w:rsidR="001524BE" w:rsidRPr="00412132" w:rsidRDefault="001524BE" w:rsidP="00203AF0">
      <w:pPr>
        <w:pStyle w:val="AutorinAffiliation"/>
      </w:pPr>
      <w:r w:rsidRPr="00412132">
        <w:rPr>
          <w:vertAlign w:val="superscript"/>
        </w:rPr>
        <w:t>1</w:t>
      </w:r>
      <w:r w:rsidRPr="00412132">
        <w:t xml:space="preserve"> Freie Universität </w:t>
      </w:r>
      <w:r w:rsidRPr="00203AF0">
        <w:t>Berlin</w:t>
      </w:r>
      <w:r w:rsidRPr="00412132">
        <w:t xml:space="preserve"> </w:t>
      </w:r>
    </w:p>
    <w:p w14:paraId="43FE6BB6" w14:textId="79AD3D27" w:rsidR="00DE4117" w:rsidRPr="00412132" w:rsidRDefault="001524BE" w:rsidP="001524BE">
      <w:pPr>
        <w:pStyle w:val="AutorinAffiliation"/>
        <w:spacing w:before="120"/>
        <w:contextualSpacing w:val="0"/>
      </w:pPr>
      <w:r w:rsidRPr="00412132">
        <w:rPr>
          <w:vertAlign w:val="superscript"/>
        </w:rPr>
        <w:t>2</w:t>
      </w:r>
      <w:r w:rsidRPr="00412132">
        <w:t xml:space="preserve"> Humboldt-Universität zu Berlin</w:t>
      </w:r>
    </w:p>
    <w:p w14:paraId="7756EEBF" w14:textId="3DE4E722" w:rsidR="00482FB3" w:rsidRPr="004D3A90" w:rsidRDefault="00482FB3" w:rsidP="0002428B">
      <w:pPr>
        <w:pStyle w:val="Abstract"/>
        <w:spacing w:before="240"/>
        <w:rPr>
          <w:b/>
        </w:rPr>
      </w:pPr>
      <w:r w:rsidRPr="004D3A90">
        <w:rPr>
          <w:b/>
        </w:rPr>
        <w:t>Ab</w:t>
      </w:r>
      <w:r w:rsidR="00667F7F" w:rsidRPr="004D3A90">
        <w:rPr>
          <w:b/>
        </w:rPr>
        <w:t>s</w:t>
      </w:r>
      <w:r w:rsidRPr="004D3A90">
        <w:rPr>
          <w:b/>
        </w:rPr>
        <w:t>tract</w:t>
      </w:r>
    </w:p>
    <w:p w14:paraId="5D12075A" w14:textId="77777777" w:rsidR="00B6170E" w:rsidRPr="00355F90" w:rsidRDefault="00881D27" w:rsidP="00B6170E">
      <w:pPr>
        <w:pStyle w:val="Abstract"/>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w:t>
      </w:r>
      <w:r w:rsidR="007C7478" w:rsidRPr="00355F90">
        <w:rPr>
          <w:lang w:val="en-CA"/>
        </w:rPr>
        <w:t>n</w:t>
      </w:r>
      <w:r w:rsidRPr="00355F90">
        <w:rPr>
          <w:lang w:val="en-CA"/>
        </w:rPr>
        <w:t xml:space="preserve">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17B0EC2D" w14:textId="77777777" w:rsidR="00482FB3" w:rsidRPr="00355F90" w:rsidRDefault="00491B69" w:rsidP="00B6170E">
      <w:pPr>
        <w:pStyle w:val="Abstract"/>
        <w:rPr>
          <w:lang w:val="en-CA"/>
        </w:rPr>
      </w:pP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r w:rsidR="00A24E39" w:rsidRPr="00355F90">
        <w:rPr>
          <w:lang w:val="en-CA"/>
        </w:rPr>
        <w:t xml:space="preserve"> Lorem ipsum dolor sit </w:t>
      </w:r>
      <w:proofErr w:type="spellStart"/>
      <w:r w:rsidR="00A24E39" w:rsidRPr="00355F90">
        <w:rPr>
          <w:lang w:val="en-CA"/>
        </w:rPr>
        <w:t>amet</w:t>
      </w:r>
      <w:proofErr w:type="spellEnd"/>
      <w:r w:rsidR="00A24E39" w:rsidRPr="00355F90">
        <w:rPr>
          <w:lang w:val="en-CA"/>
        </w:rPr>
        <w:t xml:space="preserve">, </w:t>
      </w:r>
      <w:proofErr w:type="spellStart"/>
      <w:r w:rsidR="00A24E39" w:rsidRPr="00355F90">
        <w:rPr>
          <w:lang w:val="en-CA"/>
        </w:rPr>
        <w:t>consetetur</w:t>
      </w:r>
      <w:proofErr w:type="spellEnd"/>
      <w:r w:rsidR="00A24E39" w:rsidRPr="00355F90">
        <w:rPr>
          <w:lang w:val="en-CA"/>
        </w:rPr>
        <w:t xml:space="preserve"> </w:t>
      </w:r>
      <w:proofErr w:type="spellStart"/>
      <w:r w:rsidR="00A24E39" w:rsidRPr="00355F90">
        <w:rPr>
          <w:lang w:val="en-CA"/>
        </w:rPr>
        <w:t>sadipscing</w:t>
      </w:r>
      <w:proofErr w:type="spellEnd"/>
      <w:r w:rsidR="00A24E39" w:rsidRPr="00355F90">
        <w:rPr>
          <w:lang w:val="en-CA"/>
        </w:rPr>
        <w:t xml:space="preserve"> </w:t>
      </w:r>
      <w:proofErr w:type="spellStart"/>
      <w:r w:rsidR="00A24E39" w:rsidRPr="00355F90">
        <w:rPr>
          <w:lang w:val="en-CA"/>
        </w:rPr>
        <w:t>elitr</w:t>
      </w:r>
      <w:proofErr w:type="spellEnd"/>
      <w:r w:rsidR="00A24E39" w:rsidRPr="00355F90">
        <w:rPr>
          <w:lang w:val="en-CA"/>
        </w:rPr>
        <w:t xml:space="preserve">, sed diam </w:t>
      </w:r>
      <w:proofErr w:type="spellStart"/>
      <w:r w:rsidR="00A24E39" w:rsidRPr="00355F90">
        <w:rPr>
          <w:lang w:val="en-CA"/>
        </w:rPr>
        <w:t>nonumy</w:t>
      </w:r>
      <w:proofErr w:type="spellEnd"/>
      <w:r w:rsidR="00A24E39" w:rsidRPr="00355F90">
        <w:rPr>
          <w:lang w:val="en-CA"/>
        </w:rPr>
        <w:t xml:space="preserve"> </w:t>
      </w:r>
      <w:proofErr w:type="spellStart"/>
      <w:r w:rsidR="00A24E39" w:rsidRPr="00355F90">
        <w:rPr>
          <w:lang w:val="en-CA"/>
        </w:rPr>
        <w:t>eirmod</w:t>
      </w:r>
      <w:proofErr w:type="spellEnd"/>
      <w:r w:rsidR="00A24E39" w:rsidRPr="00355F90">
        <w:rPr>
          <w:lang w:val="en-CA"/>
        </w:rPr>
        <w:t xml:space="preserve"> </w:t>
      </w:r>
      <w:proofErr w:type="spellStart"/>
      <w:r w:rsidR="00A24E39" w:rsidRPr="00355F90">
        <w:rPr>
          <w:lang w:val="en-CA"/>
        </w:rPr>
        <w:t>tempor</w:t>
      </w:r>
      <w:proofErr w:type="spellEnd"/>
      <w:r w:rsidR="00A24E39" w:rsidRPr="00355F90">
        <w:rPr>
          <w:lang w:val="en-CA"/>
        </w:rPr>
        <w:t xml:space="preserve"> </w:t>
      </w:r>
      <w:proofErr w:type="spellStart"/>
      <w:r w:rsidR="00A24E39" w:rsidRPr="00355F90">
        <w:rPr>
          <w:lang w:val="en-CA"/>
        </w:rPr>
        <w:t>invidunt</w:t>
      </w:r>
      <w:proofErr w:type="spellEnd"/>
      <w:r w:rsidR="00A24E39" w:rsidRPr="00355F90">
        <w:rPr>
          <w:lang w:val="en-CA"/>
        </w:rPr>
        <w:t xml:space="preserve"> </w:t>
      </w:r>
      <w:proofErr w:type="spellStart"/>
      <w:r w:rsidR="00A24E39" w:rsidRPr="00355F90">
        <w:rPr>
          <w:lang w:val="en-CA"/>
        </w:rPr>
        <w:t>ut</w:t>
      </w:r>
      <w:proofErr w:type="spellEnd"/>
      <w:r w:rsidR="00A24E39" w:rsidRPr="00355F90">
        <w:rPr>
          <w:lang w:val="en-CA"/>
        </w:rPr>
        <w:t xml:space="preserve"> labore et dolore magna </w:t>
      </w:r>
      <w:proofErr w:type="spellStart"/>
      <w:r w:rsidR="00A24E39" w:rsidRPr="00355F90">
        <w:rPr>
          <w:lang w:val="en-CA"/>
        </w:rPr>
        <w:t>aliquyam</w:t>
      </w:r>
      <w:proofErr w:type="spellEnd"/>
      <w:r w:rsidR="00A24E39" w:rsidRPr="00355F90">
        <w:rPr>
          <w:lang w:val="en-CA"/>
        </w:rPr>
        <w:t xml:space="preserve"> </w:t>
      </w:r>
      <w:proofErr w:type="spellStart"/>
      <w:r w:rsidR="00A24E39" w:rsidRPr="00355F90">
        <w:rPr>
          <w:lang w:val="en-CA"/>
        </w:rPr>
        <w:t>erat</w:t>
      </w:r>
      <w:proofErr w:type="spellEnd"/>
      <w:r w:rsidR="00A24E39" w:rsidRPr="00355F90">
        <w:rPr>
          <w:lang w:val="en-CA"/>
        </w:rPr>
        <w:t xml:space="preserve">, sed diam </w:t>
      </w:r>
      <w:proofErr w:type="spellStart"/>
      <w:r w:rsidR="00A24E39" w:rsidRPr="00355F90">
        <w:rPr>
          <w:lang w:val="en-CA"/>
        </w:rPr>
        <w:t>voluptua</w:t>
      </w:r>
      <w:proofErr w:type="spellEnd"/>
      <w:r w:rsidR="00A24E39" w:rsidRPr="00355F90">
        <w:rPr>
          <w:lang w:val="en-CA"/>
        </w:rPr>
        <w:t>.</w:t>
      </w:r>
    </w:p>
    <w:p w14:paraId="79614413" w14:textId="77777777" w:rsidR="006439E6" w:rsidRPr="00412132" w:rsidRDefault="006439E6" w:rsidP="000E4E3C">
      <w:pPr>
        <w:pStyle w:val="Schlagwrter"/>
        <w:rPr>
          <w:b/>
        </w:rPr>
      </w:pPr>
      <w:r w:rsidRPr="00412132">
        <w:rPr>
          <w:b/>
        </w:rPr>
        <w:t>Schlagwörter</w:t>
      </w:r>
    </w:p>
    <w:p w14:paraId="237D82EB" w14:textId="77777777" w:rsidR="006439E6" w:rsidRPr="00412132" w:rsidRDefault="006439E6" w:rsidP="006439E6">
      <w:pPr>
        <w:pStyle w:val="Schlagwrter"/>
        <w:spacing w:after="0"/>
      </w:pPr>
      <w:r w:rsidRPr="00412132">
        <w:t>Experiment, Fallstudie,</w:t>
      </w:r>
      <w:r w:rsidR="004C0D3E" w:rsidRPr="00412132">
        <w:t xml:space="preserve"> </w:t>
      </w:r>
      <w:r w:rsidRPr="00412132">
        <w:t>Extrapolation, Empirische Methode</w:t>
      </w:r>
    </w:p>
    <w:p w14:paraId="5CDAE371" w14:textId="77777777" w:rsidR="008F20F5" w:rsidRPr="00355F90" w:rsidRDefault="00412132" w:rsidP="00536241">
      <w:pPr>
        <w:pStyle w:val="berschrift2"/>
        <w:rPr>
          <w:lang w:val="en-CA"/>
        </w:rPr>
      </w:pPr>
      <w:proofErr w:type="spellStart"/>
      <w:r w:rsidRPr="00355F90">
        <w:rPr>
          <w:lang w:val="en-CA"/>
        </w:rPr>
        <w:t>Abschnitt</w:t>
      </w:r>
      <w:proofErr w:type="spellEnd"/>
      <w:r w:rsidR="007F5553" w:rsidRPr="00355F90">
        <w:rPr>
          <w:lang w:val="en-CA"/>
        </w:rPr>
        <w:t xml:space="preserve"> </w:t>
      </w:r>
      <w:r w:rsidR="008F20F5" w:rsidRPr="00355F90">
        <w:rPr>
          <w:lang w:val="en-CA"/>
        </w:rPr>
        <w:t>1</w:t>
      </w:r>
    </w:p>
    <w:p w14:paraId="545444C2" w14:textId="77777777" w:rsidR="008F20F5" w:rsidRPr="00355F90" w:rsidRDefault="008F20F5" w:rsidP="00536241">
      <w:pPr>
        <w:rPr>
          <w:lang w:val="en-CA"/>
        </w:rPr>
      </w:pPr>
      <w:proofErr w:type="spellStart"/>
      <w:r w:rsidRPr="00355F90">
        <w:rPr>
          <w:lang w:val="en-CA"/>
        </w:rPr>
        <w:t>Standardtext</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004636FF" w:rsidRPr="00355F90">
        <w:rPr>
          <w:lang w:val="en-CA"/>
        </w:rPr>
        <w:t xml:space="preserve">gubergren, no sea takimata sanctus est Lorem ipsum dolor </w:t>
      </w:r>
      <w:proofErr w:type="gramStart"/>
      <w:r w:rsidR="004636FF" w:rsidRPr="00355F90">
        <w:rPr>
          <w:lang w:val="en-CA"/>
        </w:rPr>
        <w:t>sit</w:t>
      </w:r>
      <w:proofErr w:type="gramEnd"/>
      <w:r w:rsidR="004636FF" w:rsidRPr="00355F90">
        <w:rPr>
          <w:lang w:val="en-CA"/>
        </w:rPr>
        <w:t xml:space="preserve"> amet.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w:t>
      </w:r>
    </w:p>
    <w:p w14:paraId="3FDEB718" w14:textId="77777777" w:rsidR="008F20F5" w:rsidRPr="00412132" w:rsidRDefault="00412132" w:rsidP="00536241">
      <w:pPr>
        <w:pStyle w:val="berschrift3"/>
      </w:pPr>
      <w:r>
        <w:t>Abschnitt 1.1</w:t>
      </w:r>
    </w:p>
    <w:p w14:paraId="5E22EDC8" w14:textId="77777777" w:rsidR="007F5553" w:rsidRPr="00412132" w:rsidRDefault="008F20F5" w:rsidP="00536241">
      <w:r w:rsidRPr="00412132">
        <w:t>Standardtext</w:t>
      </w:r>
      <w:r w:rsidR="004636FF" w:rsidRPr="00412132">
        <w:t xml:space="preserve"> mit </w:t>
      </w:r>
      <w:r w:rsidR="0053677B" w:rsidRPr="00412132">
        <w:t>Fußnote</w:t>
      </w:r>
      <w:r w:rsidR="004636FF" w:rsidRPr="00412132">
        <w:rPr>
          <w:rStyle w:val="Funotenzeichen"/>
        </w:rPr>
        <w:footnoteReference w:id="1"/>
      </w:r>
      <w:r w:rsidR="004636FF" w:rsidRPr="00412132">
        <w:t xml:space="preserve"> und Block</w:t>
      </w:r>
      <w:r w:rsidR="00C857F2" w:rsidRPr="00412132">
        <w:t>z</w:t>
      </w:r>
      <w:r w:rsidR="004636FF" w:rsidRPr="00412132">
        <w:t>itat:</w:t>
      </w:r>
    </w:p>
    <w:p w14:paraId="7D08F83B" w14:textId="77777777" w:rsidR="00DC7B60" w:rsidRPr="00355F90" w:rsidRDefault="006C74DD" w:rsidP="00536241">
      <w:pPr>
        <w:pStyle w:val="Zitat"/>
        <w:rPr>
          <w:lang w:val="en-CA"/>
        </w:rPr>
      </w:pPr>
      <w:proofErr w:type="spellStart"/>
      <w:r w:rsidRPr="00355F90">
        <w:rPr>
          <w:rStyle w:val="ZitatZchn"/>
          <w:lang w:val="en-CA"/>
        </w:rPr>
        <w:t>Blockzitat</w:t>
      </w:r>
      <w:proofErr w:type="spellEnd"/>
      <w:r w:rsidR="004636FF" w:rsidRPr="00355F90">
        <w:rPr>
          <w:rStyle w:val="ZitatZchn"/>
          <w:lang w:val="en-CA"/>
        </w:rPr>
        <w:t xml:space="preserve">: </w:t>
      </w:r>
      <w:r w:rsidR="004636FF" w:rsidRPr="00355F90">
        <w:rPr>
          <w:lang w:val="en-CA"/>
        </w:rPr>
        <w:t xml:space="preserve">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w:t>
      </w:r>
    </w:p>
    <w:p w14:paraId="5C27E2D2" w14:textId="77777777" w:rsidR="007F5553" w:rsidRPr="00412132" w:rsidRDefault="007F5553" w:rsidP="00536241">
      <w:r w:rsidRPr="00412132">
        <w:t>Standardtext</w:t>
      </w:r>
      <w:r w:rsidR="004636FF" w:rsidRPr="00412132">
        <w:t xml:space="preserve"> geht weiter</w:t>
      </w:r>
    </w:p>
    <w:p w14:paraId="01358801" w14:textId="77777777" w:rsidR="007F5553" w:rsidRPr="00412132" w:rsidRDefault="00412132" w:rsidP="00536241">
      <w:pPr>
        <w:pStyle w:val="berschrift4"/>
      </w:pPr>
      <w:r>
        <w:t>Abschnitt 1.1.1</w:t>
      </w:r>
    </w:p>
    <w:p w14:paraId="7DAF4F8C" w14:textId="77777777" w:rsidR="0017459E" w:rsidRPr="00355F90" w:rsidRDefault="00DB71F9" w:rsidP="00536241">
      <w:pPr>
        <w:rPr>
          <w:lang w:val="en-CA"/>
        </w:rPr>
      </w:pPr>
      <w:proofErr w:type="spellStart"/>
      <w:r w:rsidRPr="00B44CF5">
        <w:rPr>
          <w:lang w:val="en-CA"/>
        </w:rPr>
        <w:t>Standardtext</w:t>
      </w:r>
      <w:proofErr w:type="spellEnd"/>
      <w:r w:rsidR="004636FF" w:rsidRPr="00B44CF5">
        <w:rPr>
          <w:lang w:val="en-CA"/>
        </w:rPr>
        <w:t xml:space="preserve">: At </w:t>
      </w:r>
      <w:proofErr w:type="spellStart"/>
      <w:r w:rsidR="004636FF" w:rsidRPr="00B44CF5">
        <w:rPr>
          <w:lang w:val="en-CA"/>
        </w:rPr>
        <w:t>vero</w:t>
      </w:r>
      <w:proofErr w:type="spellEnd"/>
      <w:r w:rsidR="004636FF" w:rsidRPr="00B44CF5">
        <w:rPr>
          <w:lang w:val="en-CA"/>
        </w:rPr>
        <w:t xml:space="preserve"> </w:t>
      </w:r>
      <w:proofErr w:type="spellStart"/>
      <w:r w:rsidR="004636FF" w:rsidRPr="00B44CF5">
        <w:rPr>
          <w:lang w:val="en-CA"/>
        </w:rPr>
        <w:t>eos</w:t>
      </w:r>
      <w:proofErr w:type="spellEnd"/>
      <w:r w:rsidR="004636FF" w:rsidRPr="00B44CF5">
        <w:rPr>
          <w:lang w:val="en-CA"/>
        </w:rPr>
        <w:t xml:space="preserve"> et </w:t>
      </w:r>
      <w:proofErr w:type="spellStart"/>
      <w:r w:rsidR="004636FF" w:rsidRPr="00B44CF5">
        <w:rPr>
          <w:lang w:val="en-CA"/>
        </w:rPr>
        <w:t>accusam</w:t>
      </w:r>
      <w:proofErr w:type="spellEnd"/>
      <w:r w:rsidR="004636FF" w:rsidRPr="00B44CF5">
        <w:rPr>
          <w:lang w:val="en-CA"/>
        </w:rPr>
        <w:t xml:space="preserve"> et </w:t>
      </w:r>
      <w:proofErr w:type="spellStart"/>
      <w:r w:rsidR="004636FF" w:rsidRPr="00B44CF5">
        <w:rPr>
          <w:lang w:val="en-CA"/>
        </w:rPr>
        <w:t>justo</w:t>
      </w:r>
      <w:proofErr w:type="spellEnd"/>
      <w:r w:rsidR="004636FF" w:rsidRPr="00B44CF5">
        <w:rPr>
          <w:lang w:val="en-CA"/>
        </w:rPr>
        <w:t xml:space="preserve"> duo </w:t>
      </w:r>
      <w:proofErr w:type="spellStart"/>
      <w:r w:rsidR="004636FF" w:rsidRPr="00B44CF5">
        <w:rPr>
          <w:lang w:val="en-CA"/>
        </w:rPr>
        <w:t>dolores</w:t>
      </w:r>
      <w:proofErr w:type="spellEnd"/>
      <w:r w:rsidR="004636FF" w:rsidRPr="00B44CF5">
        <w:rPr>
          <w:lang w:val="en-CA"/>
        </w:rPr>
        <w:t xml:space="preserve"> et </w:t>
      </w:r>
      <w:proofErr w:type="spellStart"/>
      <w:r w:rsidR="004636FF" w:rsidRPr="00B44CF5">
        <w:rPr>
          <w:lang w:val="en-CA"/>
        </w:rPr>
        <w:t>ea</w:t>
      </w:r>
      <w:proofErr w:type="spellEnd"/>
      <w:r w:rsidR="004636FF" w:rsidRPr="00B44CF5">
        <w:rPr>
          <w:lang w:val="en-CA"/>
        </w:rPr>
        <w:t xml:space="preserve"> </w:t>
      </w:r>
      <w:proofErr w:type="spellStart"/>
      <w:r w:rsidR="004636FF" w:rsidRPr="00B44CF5">
        <w:rPr>
          <w:lang w:val="en-CA"/>
        </w:rPr>
        <w:t>rebum</w:t>
      </w:r>
      <w:proofErr w:type="spellEnd"/>
      <w:r w:rsidR="004636FF" w:rsidRPr="00B44CF5">
        <w:rPr>
          <w:lang w:val="en-CA"/>
        </w:rPr>
        <w:t xml:space="preserve">. </w:t>
      </w:r>
      <w:r w:rsidR="004636FF" w:rsidRPr="00355F90">
        <w:rPr>
          <w:lang w:val="en-CA"/>
        </w:rPr>
        <w:t xml:space="preserve">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lastRenderedPageBreak/>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6D6480" w:rsidRPr="00355F90">
        <w:rPr>
          <w:lang w:val="en-CA"/>
        </w:rPr>
        <w:t xml:space="preserve"> (</w:t>
      </w:r>
      <w:proofErr w:type="spellStart"/>
      <w:r w:rsidR="006D6480" w:rsidRPr="00412132">
        <w:fldChar w:fldCharType="begin"/>
      </w:r>
      <w:r w:rsidR="006D6480" w:rsidRPr="00355F90">
        <w:rPr>
          <w:lang w:val="en-CA"/>
        </w:rPr>
        <w:instrText xml:space="preserve"> REF _Ref109314801 \h </w:instrText>
      </w:r>
      <w:r w:rsidR="006D6480" w:rsidRPr="00412132">
        <w:fldChar w:fldCharType="separate"/>
      </w:r>
      <w:r w:rsidR="00AD2EE0" w:rsidRPr="00355F90">
        <w:rPr>
          <w:lang w:val="en-CA"/>
        </w:rPr>
        <w:t>Abbildung</w:t>
      </w:r>
      <w:proofErr w:type="spellEnd"/>
      <w:r w:rsidR="00AD2EE0" w:rsidRPr="00355F90">
        <w:rPr>
          <w:lang w:val="en-CA"/>
        </w:rPr>
        <w:t xml:space="preserve"> </w:t>
      </w:r>
      <w:r w:rsidR="00AD2EE0" w:rsidRPr="00355F90">
        <w:rPr>
          <w:noProof/>
          <w:lang w:val="en-CA"/>
        </w:rPr>
        <w:t>1</w:t>
      </w:r>
      <w:r w:rsidR="006D6480" w:rsidRPr="00412132">
        <w:fldChar w:fldCharType="end"/>
      </w:r>
      <w:r w:rsidR="006D6480" w:rsidRPr="00355F90">
        <w:rPr>
          <w:lang w:val="en-CA"/>
        </w:rPr>
        <w:t>)</w:t>
      </w:r>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w:t>
      </w:r>
    </w:p>
    <w:p w14:paraId="498BAF1D" w14:textId="77777777" w:rsidR="0017459E" w:rsidRPr="00412132" w:rsidRDefault="0017459E" w:rsidP="00536241">
      <w:pPr>
        <w:pStyle w:val="Abbildung"/>
      </w:pPr>
      <w:r w:rsidRPr="00412132">
        <w:rPr>
          <w:noProof/>
          <w:lang w:eastAsia="de-DE"/>
        </w:rPr>
        <w:drawing>
          <wp:inline distT="0" distB="0" distL="0" distR="0" wp14:anchorId="4D94B8FC" wp14:editId="5D897203">
            <wp:extent cx="749935" cy="74358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9935" cy="743585"/>
                    </a:xfrm>
                    <a:prstGeom prst="rect">
                      <a:avLst/>
                    </a:prstGeom>
                    <a:noFill/>
                  </pic:spPr>
                </pic:pic>
              </a:graphicData>
            </a:graphic>
          </wp:inline>
        </w:drawing>
      </w:r>
    </w:p>
    <w:p w14:paraId="0EC9B74A" w14:textId="77777777" w:rsidR="0017459E" w:rsidRPr="00412132" w:rsidRDefault="0017459E" w:rsidP="00536241">
      <w:pPr>
        <w:pStyle w:val="BeschriftungAbbildung"/>
      </w:pPr>
      <w:bookmarkStart w:id="0" w:name="_Ref109314801"/>
      <w:r w:rsidRPr="00412132">
        <w:t xml:space="preserve">Abbildung </w:t>
      </w:r>
      <w:fldSimple w:instr=" SEQ Abbildung \* ARABIC ">
        <w:r w:rsidR="00AD2EE0" w:rsidRPr="00412132">
          <w:rPr>
            <w:noProof/>
          </w:rPr>
          <w:t>1</w:t>
        </w:r>
      </w:fldSimple>
      <w:bookmarkEnd w:id="0"/>
      <w:r w:rsidRPr="00412132">
        <w:t xml:space="preserve"> Das ist die erste Abbildung</w:t>
      </w:r>
    </w:p>
    <w:p w14:paraId="6B895DDC" w14:textId="77777777" w:rsidR="009738B6" w:rsidRPr="00355F90" w:rsidRDefault="009738B6" w:rsidP="00536241">
      <w:pPr>
        <w:rPr>
          <w:lang w:val="en-CA"/>
        </w:rPr>
      </w:pP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w:t>
      </w:r>
      <w:proofErr w:type="spellStart"/>
      <w:r w:rsidRPr="00412132">
        <w:fldChar w:fldCharType="begin"/>
      </w:r>
      <w:r w:rsidRPr="00355F90">
        <w:rPr>
          <w:lang w:val="en-CA"/>
        </w:rPr>
        <w:instrText xml:space="preserve"> REF _Ref109314825 \h </w:instrText>
      </w:r>
      <w:r w:rsidRPr="00412132">
        <w:fldChar w:fldCharType="separate"/>
      </w:r>
      <w:r w:rsidR="00AD2EE0" w:rsidRPr="00355F90">
        <w:rPr>
          <w:lang w:val="en-CA"/>
        </w:rPr>
        <w:t>Tabelle</w:t>
      </w:r>
      <w:proofErr w:type="spellEnd"/>
      <w:r w:rsidR="00AD2EE0" w:rsidRPr="00355F90">
        <w:rPr>
          <w:lang w:val="en-CA"/>
        </w:rPr>
        <w:t xml:space="preserve"> </w:t>
      </w:r>
      <w:r w:rsidR="00AD2EE0" w:rsidRPr="00355F90">
        <w:rPr>
          <w:noProof/>
          <w:lang w:val="en-CA"/>
        </w:rPr>
        <w:t>1</w:t>
      </w:r>
      <w:r w:rsidRPr="00412132">
        <w:fldChar w:fldCharType="end"/>
      </w:r>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0FE2A1CF" w14:textId="77777777" w:rsidR="009738B6" w:rsidRPr="00412132" w:rsidRDefault="009738B6" w:rsidP="00536241">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1"/>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m:oMathPara>
    </w:p>
    <w:p w14:paraId="0466306F" w14:textId="77777777" w:rsidR="00DB71F9" w:rsidRPr="00355F90" w:rsidRDefault="004636FF" w:rsidP="00536241">
      <w:pPr>
        <w:rPr>
          <w:lang w:val="en-CA"/>
        </w:rPr>
      </w:pP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006D6480" w:rsidRPr="00355F90">
        <w:rPr>
          <w:lang w:val="en-CA"/>
        </w:rPr>
        <w:t xml:space="preserve"> (</w:t>
      </w:r>
      <w:proofErr w:type="spellStart"/>
      <w:r w:rsidR="006D6480" w:rsidRPr="00412132">
        <w:fldChar w:fldCharType="begin"/>
      </w:r>
      <w:r w:rsidR="006D6480" w:rsidRPr="00355F90">
        <w:rPr>
          <w:lang w:val="en-CA"/>
        </w:rPr>
        <w:instrText xml:space="preserve"> REF _Ref109314825 \h </w:instrText>
      </w:r>
      <w:r w:rsidR="006D6480" w:rsidRPr="00412132">
        <w:fldChar w:fldCharType="separate"/>
      </w:r>
      <w:r w:rsidR="00AD2EE0" w:rsidRPr="00355F90">
        <w:rPr>
          <w:lang w:val="en-CA"/>
        </w:rPr>
        <w:t>Tabelle</w:t>
      </w:r>
      <w:proofErr w:type="spellEnd"/>
      <w:r w:rsidR="00AD2EE0" w:rsidRPr="00355F90">
        <w:rPr>
          <w:lang w:val="en-CA"/>
        </w:rPr>
        <w:t xml:space="preserve"> </w:t>
      </w:r>
      <w:r w:rsidR="00AD2EE0" w:rsidRPr="00355F90">
        <w:rPr>
          <w:noProof/>
          <w:lang w:val="en-CA"/>
        </w:rPr>
        <w:t>1</w:t>
      </w:r>
      <w:r w:rsidR="006D6480" w:rsidRPr="00412132">
        <w:fldChar w:fldCharType="end"/>
      </w:r>
      <w:r w:rsidR="006D6480" w:rsidRPr="00355F90">
        <w:rPr>
          <w:lang w:val="en-CA"/>
        </w:rPr>
        <w:t>)</w:t>
      </w:r>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5F5CC892" w14:textId="77777777" w:rsidR="008F20F5" w:rsidRPr="00412132" w:rsidRDefault="00DB71F9" w:rsidP="00536241">
      <w:pPr>
        <w:pStyle w:val="Listenabsatz"/>
        <w:numPr>
          <w:ilvl w:val="0"/>
          <w:numId w:val="3"/>
        </w:numPr>
      </w:pPr>
      <w:r w:rsidRPr="00412132">
        <w:t>Liste</w:t>
      </w:r>
      <w:r w:rsidR="00B44187" w:rsidRPr="00412132">
        <w:t>nabsatz</w:t>
      </w:r>
    </w:p>
    <w:p w14:paraId="0587765D" w14:textId="77777777" w:rsidR="00B44187" w:rsidRPr="00412132" w:rsidRDefault="00B44187" w:rsidP="00536241">
      <w:pPr>
        <w:pStyle w:val="Listenabsatz"/>
        <w:numPr>
          <w:ilvl w:val="0"/>
          <w:numId w:val="3"/>
        </w:numPr>
      </w:pPr>
      <w:r w:rsidRPr="00412132">
        <w:t>Listenabsatz</w:t>
      </w:r>
    </w:p>
    <w:p w14:paraId="38D481C9" w14:textId="39C5B612" w:rsidR="00DB71F9" w:rsidRPr="00412132" w:rsidRDefault="00DB71F9" w:rsidP="00536241">
      <w:r w:rsidRPr="00412132">
        <w:t>Standardtext</w:t>
      </w:r>
      <w:r w:rsidR="00DC5C3D" w:rsidRPr="00412132">
        <w:t xml:space="preserve">. Auch hier </w:t>
      </w:r>
      <w:r w:rsidR="00BD3CB9" w:rsidRPr="00412132">
        <w:fldChar w:fldCharType="begin"/>
      </w:r>
      <w:r w:rsidR="00AF519F">
        <w:instrText xml:space="preserve"> ADDIN ZOTERO_ITEM CSL_CITATION {"citationID":"2cjxgkz2","properties":{"formattedCitation":"(Borges u.\\uc0\\u160{}a. 2011)","plainCitation":"(Borges u. a. 2011)","noteIndex":0},"citationItems":[{"id":62,"uris":["http://zotero.org/users/9715300/items/9LEPRWB3"],"itemData":{"id":62,"type":"article-journal","abstract":"Digital libraries of scientific articles contain collections of digital objects that are usually described by bibliographic metadata records. These records can be acquired from different sources and be represented using several metadata standards. These metadata standards may be heterogeneous in both, content and structure. All of this implies that many records may be duplicated in the repository, thus affecting the quality of services, such as searching and browsing. In this article we present an approach that identifies duplicated bibliographic metadata records in an efficient and effective way. We propose similarity functions especially designed for the digital library domain and experimentally evaluate them. Our results show that the proposed functions improve the quality of metadata deduplication up to 188% compared to four different baselines. We also show that our approach achieves statistical equivalent results when compared to a state-of-the-art method for replica identification based on genetic programming, without the burden and cost of any training process.","collection-title":"Managing and Mining Multilingual Documents","container-title":"Information Processing &amp; Management","DOI":"10.1016/j.ipm.2011.01.009","ISSN":"0306-4573","issue":"5","journalAbbreviation":"Information Processing &amp; Management","language":"en","page":"706-718","source":"ScienceDirect","title":"An unsupervised heuristic-based approach for bibliographic metadata deduplication","volume":"47","author":[{"family":"Borges","given":"Eduardo N."},{"family":"Carvalho","given":"Moisés G.","non-dropping-particle":"de"},{"family":"Galante","given":"Renata"},{"family":"Gonçalves","given":"Marcos André"},{"family":"Laender","given":"Alberto H. F."}],"issued":{"date-parts":[["2011",9,1]]}}}],"schema":"https://github.com/citation-style-language/schema/raw/master/csl-citation.json"} </w:instrText>
      </w:r>
      <w:r w:rsidR="00BD3CB9" w:rsidRPr="00412132">
        <w:fldChar w:fldCharType="separate"/>
      </w:r>
      <w:r w:rsidR="00BD3CB9" w:rsidRPr="00412132">
        <w:rPr>
          <w:rFonts w:cs="Times New Roman"/>
          <w:szCs w:val="24"/>
        </w:rPr>
        <w:t>(Borges u. a. 2011)</w:t>
      </w:r>
      <w:r w:rsidR="00BD3CB9" w:rsidRPr="00412132">
        <w:fldChar w:fldCharType="end"/>
      </w:r>
      <w:r w:rsidR="00DC5C3D" w:rsidRPr="00412132">
        <w:t xml:space="preserve"> bauen wir einen Verweis ein.</w:t>
      </w:r>
    </w:p>
    <w:p w14:paraId="4B83D81B" w14:textId="77777777" w:rsidR="00DB71F9" w:rsidRPr="00412132" w:rsidRDefault="00DB71F9" w:rsidP="00536241">
      <w:pPr>
        <w:pStyle w:val="BeschriftungTabelle"/>
      </w:pPr>
      <w:bookmarkStart w:id="1" w:name="_Ref109314825"/>
      <w:r w:rsidRPr="00412132">
        <w:t xml:space="preserve">Tabelle </w:t>
      </w:r>
      <w:fldSimple w:instr=" SEQ Tabelle \* ARABIC ">
        <w:r w:rsidR="00470C28" w:rsidRPr="00412132">
          <w:rPr>
            <w:noProof/>
          </w:rPr>
          <w:t>1</w:t>
        </w:r>
      </w:fldSimple>
      <w:bookmarkEnd w:id="1"/>
      <w:r w:rsidR="00B63114" w:rsidRPr="00412132">
        <w:t xml:space="preserve"> Das ist die erste Tabelle</w:t>
      </w:r>
    </w:p>
    <w:tbl>
      <w:tblPr>
        <w:tblStyle w:val="Gitternetztabelle5dunkelAkzent3"/>
        <w:tblW w:w="0" w:type="auto"/>
        <w:jc w:val="center"/>
        <w:tblLook w:val="04A0" w:firstRow="1" w:lastRow="0" w:firstColumn="1" w:lastColumn="0" w:noHBand="0" w:noVBand="1"/>
      </w:tblPr>
      <w:tblGrid>
        <w:gridCol w:w="971"/>
        <w:gridCol w:w="961"/>
        <w:gridCol w:w="954"/>
      </w:tblGrid>
      <w:tr w:rsidR="009C165B" w:rsidRPr="00412132" w14:paraId="625AA860" w14:textId="77777777" w:rsidTr="0059035B">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1C0666B7" w14:textId="77777777" w:rsidR="009C165B" w:rsidRPr="00412132" w:rsidRDefault="009C165B" w:rsidP="00536241">
            <w:pPr>
              <w:jc w:val="center"/>
            </w:pPr>
            <w:r w:rsidRPr="00412132">
              <w:t>Spalte A</w:t>
            </w:r>
          </w:p>
        </w:tc>
        <w:tc>
          <w:tcPr>
            <w:tcW w:w="0" w:type="auto"/>
          </w:tcPr>
          <w:p w14:paraId="3C9F4B54" w14:textId="77777777" w:rsidR="009C165B" w:rsidRPr="00412132" w:rsidRDefault="009C165B" w:rsidP="00536241">
            <w:pPr>
              <w:jc w:val="center"/>
              <w:cnfStyle w:val="100000000000" w:firstRow="1" w:lastRow="0" w:firstColumn="0" w:lastColumn="0" w:oddVBand="0" w:evenVBand="0" w:oddHBand="0" w:evenHBand="0" w:firstRowFirstColumn="0" w:firstRowLastColumn="0" w:lastRowFirstColumn="0" w:lastRowLastColumn="0"/>
            </w:pPr>
            <w:r w:rsidRPr="00412132">
              <w:t>Spalte B</w:t>
            </w:r>
          </w:p>
        </w:tc>
        <w:tc>
          <w:tcPr>
            <w:tcW w:w="0" w:type="auto"/>
          </w:tcPr>
          <w:p w14:paraId="4619AEFB" w14:textId="77777777" w:rsidR="009C165B" w:rsidRPr="00412132" w:rsidRDefault="009C165B" w:rsidP="00536241">
            <w:pPr>
              <w:jc w:val="center"/>
              <w:cnfStyle w:val="100000000000" w:firstRow="1" w:lastRow="0" w:firstColumn="0" w:lastColumn="0" w:oddVBand="0" w:evenVBand="0" w:oddHBand="0" w:evenHBand="0" w:firstRowFirstColumn="0" w:firstRowLastColumn="0" w:lastRowFirstColumn="0" w:lastRowLastColumn="0"/>
            </w:pPr>
            <w:r w:rsidRPr="00412132">
              <w:t>Spalte C</w:t>
            </w:r>
          </w:p>
        </w:tc>
      </w:tr>
      <w:tr w:rsidR="00DB71F9" w:rsidRPr="00412132" w14:paraId="00C4D1B9" w14:textId="77777777" w:rsidTr="0059035B">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4AFA58DF" w14:textId="77777777" w:rsidR="00DB71F9" w:rsidRPr="00412132" w:rsidRDefault="00245FA7" w:rsidP="00536241">
            <w:pPr>
              <w:jc w:val="center"/>
            </w:pPr>
            <w:r w:rsidRPr="00412132">
              <w:t>1</w:t>
            </w:r>
          </w:p>
        </w:tc>
        <w:tc>
          <w:tcPr>
            <w:tcW w:w="0" w:type="auto"/>
          </w:tcPr>
          <w:p w14:paraId="01302F5E" w14:textId="77777777" w:rsidR="00DB71F9" w:rsidRPr="00412132" w:rsidRDefault="00245FA7" w:rsidP="00536241">
            <w:pPr>
              <w:jc w:val="center"/>
              <w:cnfStyle w:val="000000100000" w:firstRow="0" w:lastRow="0" w:firstColumn="0" w:lastColumn="0" w:oddVBand="0" w:evenVBand="0" w:oddHBand="1" w:evenHBand="0" w:firstRowFirstColumn="0" w:firstRowLastColumn="0" w:lastRowFirstColumn="0" w:lastRowLastColumn="0"/>
            </w:pPr>
            <w:r w:rsidRPr="00412132">
              <w:t>4</w:t>
            </w:r>
          </w:p>
        </w:tc>
        <w:tc>
          <w:tcPr>
            <w:tcW w:w="0" w:type="auto"/>
          </w:tcPr>
          <w:p w14:paraId="3095E026" w14:textId="77777777" w:rsidR="00DB71F9" w:rsidRPr="00412132" w:rsidRDefault="00245FA7" w:rsidP="00536241">
            <w:pPr>
              <w:jc w:val="center"/>
              <w:cnfStyle w:val="000000100000" w:firstRow="0" w:lastRow="0" w:firstColumn="0" w:lastColumn="0" w:oddVBand="0" w:evenVBand="0" w:oddHBand="1" w:evenHBand="0" w:firstRowFirstColumn="0" w:firstRowLastColumn="0" w:lastRowFirstColumn="0" w:lastRowLastColumn="0"/>
            </w:pPr>
            <w:r w:rsidRPr="00412132">
              <w:t>7</w:t>
            </w:r>
          </w:p>
        </w:tc>
      </w:tr>
      <w:tr w:rsidR="00DB71F9" w:rsidRPr="00412132" w14:paraId="01A05102" w14:textId="77777777" w:rsidTr="0059035B">
        <w:trPr>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19AE62DD" w14:textId="77777777" w:rsidR="00DB71F9" w:rsidRPr="00412132" w:rsidRDefault="00245FA7" w:rsidP="00536241">
            <w:pPr>
              <w:jc w:val="center"/>
            </w:pPr>
            <w:r w:rsidRPr="00412132">
              <w:t>2</w:t>
            </w:r>
          </w:p>
        </w:tc>
        <w:tc>
          <w:tcPr>
            <w:tcW w:w="0" w:type="auto"/>
          </w:tcPr>
          <w:p w14:paraId="52138067" w14:textId="77777777" w:rsidR="00DB71F9" w:rsidRPr="00412132" w:rsidRDefault="00245FA7" w:rsidP="00536241">
            <w:pPr>
              <w:jc w:val="center"/>
              <w:cnfStyle w:val="000000000000" w:firstRow="0" w:lastRow="0" w:firstColumn="0" w:lastColumn="0" w:oddVBand="0" w:evenVBand="0" w:oddHBand="0" w:evenHBand="0" w:firstRowFirstColumn="0" w:firstRowLastColumn="0" w:lastRowFirstColumn="0" w:lastRowLastColumn="0"/>
            </w:pPr>
            <w:r w:rsidRPr="00412132">
              <w:t>5</w:t>
            </w:r>
          </w:p>
        </w:tc>
        <w:tc>
          <w:tcPr>
            <w:tcW w:w="0" w:type="auto"/>
          </w:tcPr>
          <w:p w14:paraId="5131E162" w14:textId="77777777" w:rsidR="00DB71F9" w:rsidRPr="00412132" w:rsidRDefault="00245FA7" w:rsidP="00536241">
            <w:pPr>
              <w:jc w:val="center"/>
              <w:cnfStyle w:val="000000000000" w:firstRow="0" w:lastRow="0" w:firstColumn="0" w:lastColumn="0" w:oddVBand="0" w:evenVBand="0" w:oddHBand="0" w:evenHBand="0" w:firstRowFirstColumn="0" w:firstRowLastColumn="0" w:lastRowFirstColumn="0" w:lastRowLastColumn="0"/>
            </w:pPr>
            <w:r w:rsidRPr="00412132">
              <w:t>8</w:t>
            </w:r>
          </w:p>
        </w:tc>
      </w:tr>
      <w:tr w:rsidR="00DB71F9" w:rsidRPr="00412132" w14:paraId="37769324" w14:textId="77777777" w:rsidTr="0059035B">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7E507C7C" w14:textId="77777777" w:rsidR="00DB71F9" w:rsidRPr="00412132" w:rsidRDefault="00245FA7" w:rsidP="00536241">
            <w:pPr>
              <w:jc w:val="center"/>
            </w:pPr>
            <w:r w:rsidRPr="00412132">
              <w:t>3</w:t>
            </w:r>
          </w:p>
        </w:tc>
        <w:tc>
          <w:tcPr>
            <w:tcW w:w="0" w:type="auto"/>
          </w:tcPr>
          <w:p w14:paraId="70C49B2E" w14:textId="77777777" w:rsidR="00DB71F9" w:rsidRPr="00412132" w:rsidRDefault="00245FA7" w:rsidP="00536241">
            <w:pPr>
              <w:jc w:val="center"/>
              <w:cnfStyle w:val="000000100000" w:firstRow="0" w:lastRow="0" w:firstColumn="0" w:lastColumn="0" w:oddVBand="0" w:evenVBand="0" w:oddHBand="1" w:evenHBand="0" w:firstRowFirstColumn="0" w:firstRowLastColumn="0" w:lastRowFirstColumn="0" w:lastRowLastColumn="0"/>
            </w:pPr>
            <w:r w:rsidRPr="00412132">
              <w:t>6</w:t>
            </w:r>
          </w:p>
        </w:tc>
        <w:tc>
          <w:tcPr>
            <w:tcW w:w="0" w:type="auto"/>
          </w:tcPr>
          <w:p w14:paraId="41821BF0" w14:textId="77777777" w:rsidR="00DB71F9" w:rsidRPr="00412132" w:rsidRDefault="00245FA7" w:rsidP="00536241">
            <w:pPr>
              <w:jc w:val="center"/>
              <w:cnfStyle w:val="000000100000" w:firstRow="0" w:lastRow="0" w:firstColumn="0" w:lastColumn="0" w:oddVBand="0" w:evenVBand="0" w:oddHBand="1" w:evenHBand="0" w:firstRowFirstColumn="0" w:firstRowLastColumn="0" w:lastRowFirstColumn="0" w:lastRowLastColumn="0"/>
            </w:pPr>
            <w:r w:rsidRPr="00412132">
              <w:t>9</w:t>
            </w:r>
          </w:p>
        </w:tc>
      </w:tr>
    </w:tbl>
    <w:p w14:paraId="5AF79475" w14:textId="77777777" w:rsidR="00511AA3" w:rsidRPr="00412132" w:rsidRDefault="00511AA3" w:rsidP="00536241"/>
    <w:p w14:paraId="6707382C" w14:textId="77777777" w:rsidR="00E65B1E" w:rsidRPr="00355F90" w:rsidRDefault="00E65B1E" w:rsidP="00536241">
      <w:pPr>
        <w:rPr>
          <w:lang w:val="en-CA"/>
        </w:rPr>
      </w:pPr>
      <w:proofErr w:type="spellStart"/>
      <w:r w:rsidRPr="00355F90">
        <w:rPr>
          <w:lang w:val="en-CA"/>
        </w:rPr>
        <w:t>Standardtext</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w:t>
      </w:r>
    </w:p>
    <w:p w14:paraId="1B02F0DD" w14:textId="77777777" w:rsidR="00B63114" w:rsidRPr="00412132" w:rsidRDefault="00B63114" w:rsidP="00536241">
      <w:pPr>
        <w:pStyle w:val="Abbildung"/>
      </w:pPr>
      <w:r w:rsidRPr="00412132">
        <w:rPr>
          <w:noProof/>
          <w:lang w:eastAsia="de-DE"/>
        </w:rPr>
        <w:drawing>
          <wp:inline distT="0" distB="0" distL="0" distR="0" wp14:anchorId="7CE7CE74" wp14:editId="63E83186">
            <wp:extent cx="749935" cy="74358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9935" cy="743585"/>
                    </a:xfrm>
                    <a:prstGeom prst="rect">
                      <a:avLst/>
                    </a:prstGeom>
                    <a:noFill/>
                  </pic:spPr>
                </pic:pic>
              </a:graphicData>
            </a:graphic>
          </wp:inline>
        </w:drawing>
      </w:r>
    </w:p>
    <w:p w14:paraId="5ADF11F2" w14:textId="77777777" w:rsidR="002C4511" w:rsidRPr="00412132" w:rsidRDefault="00B63114" w:rsidP="00536241">
      <w:pPr>
        <w:pStyle w:val="BeschriftungAbbildung"/>
      </w:pPr>
      <w:bookmarkStart w:id="2" w:name="_Ref109314847"/>
      <w:r w:rsidRPr="00412132">
        <w:t xml:space="preserve">Abbildung </w:t>
      </w:r>
      <w:fldSimple w:instr=" SEQ Abbildung \* ARABIC ">
        <w:r w:rsidR="00470C28" w:rsidRPr="00412132">
          <w:rPr>
            <w:noProof/>
          </w:rPr>
          <w:t>2</w:t>
        </w:r>
      </w:fldSimple>
      <w:bookmarkEnd w:id="2"/>
      <w:r w:rsidRPr="00412132">
        <w:t xml:space="preserve"> </w:t>
      </w:r>
      <w:r w:rsidR="0017459E" w:rsidRPr="00412132">
        <w:t>Das ist die zweite Abbildung</w:t>
      </w:r>
    </w:p>
    <w:p w14:paraId="3AC04B94" w14:textId="258A04BF" w:rsidR="002C4511" w:rsidRPr="00355F90" w:rsidRDefault="002C4511" w:rsidP="00536241">
      <w:pPr>
        <w:rPr>
          <w:lang w:val="en-CA"/>
        </w:rPr>
      </w:pPr>
      <w:r w:rsidRPr="00412132">
        <w:t>Standardtext</w:t>
      </w:r>
      <w:r w:rsidR="00DC5C3D" w:rsidRPr="00412132">
        <w:t xml:space="preserve"> mit Literaturverweis </w:t>
      </w:r>
      <w:r w:rsidR="00BD3CB9" w:rsidRPr="00412132">
        <w:fldChar w:fldCharType="begin"/>
      </w:r>
      <w:r w:rsidR="00AF519F">
        <w:instrText xml:space="preserve"> ADDIN ZOTERO_ITEM CSL_CITATION {"citationID":"HMdylvej","properties":{"formattedCitation":"(Mruck, Mey, und Muhle 2018)","plainCitation":"(Mruck, Mey, und Muhle 2018)","noteIndex":0},"citationItems":[{"id":17,"uris":["http://zotero.org/users/9715300/items/EB68V5VK"],"itemData":{"id":17,"type":"article-journal","container-title":"Erziehungswissenschaft","DOI":"10.3224/ezw.v29i2.06","ISSN":"09385363, 18625231","issue":"57 (2-2018)","journalAbbreviation":"EZW","page":"43-51","source":"DOI.org (Crossref)","title":"Wissenschaft als Publikationspraxis: In Eigenregie verlegte Zeitschriften: das Beispiel Forum Qualitative Sozialforschung/Forum: Qualitative Social Research (FQS)","title-short":"Wissenschaft als Publikationspraxis","volume":"29","author":[{"family":"Mruck","given":"Katja"},{"family":"Mey","given":"Günter"},{"family":"Muhle","given":"Florian"}],"issued":{"date-parts":[["2018",12,19]]}}}],"schema":"https://github.com/citation-style-language/schema/raw/master/csl-citation.json"} </w:instrText>
      </w:r>
      <w:r w:rsidR="00BD3CB9" w:rsidRPr="00412132">
        <w:fldChar w:fldCharType="separate"/>
      </w:r>
      <w:r w:rsidR="00BD3CB9" w:rsidRPr="00412132">
        <w:t>(Mruck, Mey, und Muhle 2018)</w:t>
      </w:r>
      <w:r w:rsidR="00BD3CB9" w:rsidRPr="00412132">
        <w:fldChar w:fldCharType="end"/>
      </w:r>
      <w:r w:rsidR="00DC5C3D" w:rsidRPr="00412132">
        <w:t>.</w:t>
      </w:r>
      <w:r w:rsidR="004636FF" w:rsidRPr="00412132">
        <w:t xml:space="preserve"> </w:t>
      </w:r>
      <w:r w:rsidR="004636FF" w:rsidRPr="00355F90">
        <w:rPr>
          <w:lang w:val="en-CA"/>
        </w:rPr>
        <w:t xml:space="preserve">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6D6480" w:rsidRPr="00355F90">
        <w:rPr>
          <w:lang w:val="en-CA"/>
        </w:rPr>
        <w:t xml:space="preserve"> (</w:t>
      </w:r>
      <w:proofErr w:type="spellStart"/>
      <w:r w:rsidR="006D6480" w:rsidRPr="00412132">
        <w:fldChar w:fldCharType="begin"/>
      </w:r>
      <w:r w:rsidR="006D6480" w:rsidRPr="00355F90">
        <w:rPr>
          <w:lang w:val="en-CA"/>
        </w:rPr>
        <w:instrText xml:space="preserve"> REF _Ref109314847 \h </w:instrText>
      </w:r>
      <w:r w:rsidR="006D6480" w:rsidRPr="00412132">
        <w:fldChar w:fldCharType="separate"/>
      </w:r>
      <w:r w:rsidR="00AD2EE0" w:rsidRPr="00355F90">
        <w:rPr>
          <w:lang w:val="en-CA"/>
        </w:rPr>
        <w:t>Abbildung</w:t>
      </w:r>
      <w:proofErr w:type="spellEnd"/>
      <w:r w:rsidR="00AD2EE0" w:rsidRPr="00355F90">
        <w:rPr>
          <w:lang w:val="en-CA"/>
        </w:rPr>
        <w:t xml:space="preserve"> </w:t>
      </w:r>
      <w:r w:rsidR="00AD2EE0" w:rsidRPr="00355F90">
        <w:rPr>
          <w:noProof/>
          <w:lang w:val="en-CA"/>
        </w:rPr>
        <w:t>2</w:t>
      </w:r>
      <w:r w:rsidR="006D6480" w:rsidRPr="00412132">
        <w:fldChar w:fldCharType="end"/>
      </w:r>
      <w:r w:rsidR="006D6480" w:rsidRPr="00355F90">
        <w:rPr>
          <w:lang w:val="en-CA"/>
        </w:rPr>
        <w:t>)</w:t>
      </w:r>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w:t>
      </w:r>
    </w:p>
    <w:p w14:paraId="7E203E5C" w14:textId="77777777" w:rsidR="004B0752" w:rsidRPr="00412132" w:rsidRDefault="004B0752" w:rsidP="00536241">
      <w:pPr>
        <w:pStyle w:val="BeschriftungTabelle"/>
      </w:pPr>
      <w:r w:rsidRPr="00412132">
        <w:t xml:space="preserve">Tabelle </w:t>
      </w:r>
      <w:fldSimple w:instr=" SEQ Tabelle \* ARABIC ">
        <w:r w:rsidR="00470C28" w:rsidRPr="00412132">
          <w:rPr>
            <w:noProof/>
          </w:rPr>
          <w:t>2</w:t>
        </w:r>
      </w:fldSimple>
      <w:r w:rsidRPr="00412132">
        <w:t xml:space="preserve"> Das</w:t>
      </w:r>
      <w:r w:rsidRPr="00412132">
        <w:rPr>
          <w:noProof/>
        </w:rPr>
        <w:t xml:space="preserve"> ist die zweite Tabelle</w:t>
      </w:r>
      <w:r w:rsidR="0065063A" w:rsidRPr="00412132">
        <w:rPr>
          <w:noProof/>
        </w:rPr>
        <w:t xml:space="preserve"> (</w:t>
      </w:r>
      <w:r w:rsidR="00230BCA" w:rsidRPr="00412132">
        <w:rPr>
          <w:noProof/>
        </w:rPr>
        <w:t>Textausrichtung vertik</w:t>
      </w:r>
      <w:r w:rsidR="00CC7DF6" w:rsidRPr="00412132">
        <w:rPr>
          <w:noProof/>
        </w:rPr>
        <w:t>a</w:t>
      </w:r>
      <w:r w:rsidR="00230BCA" w:rsidRPr="00412132">
        <w:rPr>
          <w:noProof/>
        </w:rPr>
        <w:t xml:space="preserve">l mit </w:t>
      </w:r>
      <w:r w:rsidR="0065063A" w:rsidRPr="00412132">
        <w:rPr>
          <w:noProof/>
        </w:rPr>
        <w:t>Formatvorlage Tabelle-gedreht-rechts)</w:t>
      </w:r>
    </w:p>
    <w:tbl>
      <w:tblPr>
        <w:tblStyle w:val="Gitternetztabelle5dunkelAkzent1"/>
        <w:tblW w:w="5000" w:type="pct"/>
        <w:jc w:val="center"/>
        <w:tblLook w:val="0720" w:firstRow="1" w:lastRow="0" w:firstColumn="0" w:lastColumn="1" w:noHBand="1" w:noVBand="1"/>
      </w:tblPr>
      <w:tblGrid>
        <w:gridCol w:w="755"/>
        <w:gridCol w:w="755"/>
        <w:gridCol w:w="755"/>
        <w:gridCol w:w="756"/>
        <w:gridCol w:w="756"/>
        <w:gridCol w:w="756"/>
        <w:gridCol w:w="756"/>
        <w:gridCol w:w="756"/>
        <w:gridCol w:w="756"/>
        <w:gridCol w:w="756"/>
        <w:gridCol w:w="756"/>
        <w:gridCol w:w="749"/>
      </w:tblGrid>
      <w:tr w:rsidR="00B44CF5" w:rsidRPr="00412132" w14:paraId="67E57A17" w14:textId="77777777" w:rsidTr="00437B19">
        <w:trPr>
          <w:cnfStyle w:val="100000000000" w:firstRow="1" w:lastRow="0" w:firstColumn="0" w:lastColumn="0" w:oddVBand="0" w:evenVBand="0" w:oddHBand="0" w:evenHBand="0" w:firstRowFirstColumn="0" w:firstRowLastColumn="0" w:lastRowFirstColumn="0" w:lastRowLastColumn="0"/>
          <w:cantSplit/>
          <w:trHeight w:val="1134"/>
          <w:jc w:val="center"/>
        </w:trPr>
        <w:tc>
          <w:tcPr>
            <w:tcW w:w="417" w:type="pct"/>
            <w:textDirection w:val="tbRl"/>
            <w:vAlign w:val="center"/>
          </w:tcPr>
          <w:p w14:paraId="36054835" w14:textId="77777777" w:rsidR="00C26A2E" w:rsidRPr="00412132" w:rsidRDefault="00C26A2E" w:rsidP="00536241">
            <w:pPr>
              <w:pStyle w:val="Tabelle-gedreht-rechts"/>
            </w:pPr>
            <w:r w:rsidRPr="00412132">
              <w:lastRenderedPageBreak/>
              <w:t>R11</w:t>
            </w:r>
          </w:p>
        </w:tc>
        <w:tc>
          <w:tcPr>
            <w:tcW w:w="417" w:type="pct"/>
            <w:textDirection w:val="tbRl"/>
            <w:vAlign w:val="center"/>
          </w:tcPr>
          <w:p w14:paraId="03AFEB9B" w14:textId="77777777" w:rsidR="00C26A2E" w:rsidRPr="00412132" w:rsidRDefault="00C26A2E" w:rsidP="00536241">
            <w:pPr>
              <w:pStyle w:val="Tabelle-gedreht-rechts"/>
            </w:pPr>
            <w:r w:rsidRPr="00412132">
              <w:t>R10</w:t>
            </w:r>
          </w:p>
        </w:tc>
        <w:tc>
          <w:tcPr>
            <w:tcW w:w="417" w:type="pct"/>
            <w:textDirection w:val="tbRl"/>
            <w:vAlign w:val="center"/>
          </w:tcPr>
          <w:p w14:paraId="0EEE3E54" w14:textId="77777777" w:rsidR="00C26A2E" w:rsidRPr="00412132" w:rsidRDefault="00C26A2E" w:rsidP="00536241">
            <w:pPr>
              <w:pStyle w:val="Tabelle-gedreht-rechts"/>
            </w:pPr>
            <w:r w:rsidRPr="00412132">
              <w:t>R9</w:t>
            </w:r>
          </w:p>
        </w:tc>
        <w:tc>
          <w:tcPr>
            <w:tcW w:w="417" w:type="pct"/>
            <w:textDirection w:val="tbRl"/>
            <w:vAlign w:val="center"/>
          </w:tcPr>
          <w:p w14:paraId="64D9C5A6" w14:textId="77777777" w:rsidR="00C26A2E" w:rsidRPr="00412132" w:rsidRDefault="00C26A2E" w:rsidP="00536241">
            <w:pPr>
              <w:pStyle w:val="Tabelle-gedreht-rechts"/>
            </w:pPr>
            <w:r w:rsidRPr="00412132">
              <w:t>R8</w:t>
            </w:r>
          </w:p>
        </w:tc>
        <w:tc>
          <w:tcPr>
            <w:tcW w:w="417" w:type="pct"/>
            <w:textDirection w:val="tbRl"/>
            <w:vAlign w:val="center"/>
          </w:tcPr>
          <w:p w14:paraId="118066CC" w14:textId="77777777" w:rsidR="00C26A2E" w:rsidRPr="00412132" w:rsidRDefault="00C26A2E" w:rsidP="00536241">
            <w:pPr>
              <w:pStyle w:val="Tabelle-gedreht-rechts"/>
            </w:pPr>
            <w:r w:rsidRPr="00412132">
              <w:t>R7</w:t>
            </w:r>
          </w:p>
        </w:tc>
        <w:tc>
          <w:tcPr>
            <w:tcW w:w="417" w:type="pct"/>
            <w:textDirection w:val="tbRl"/>
            <w:vAlign w:val="center"/>
          </w:tcPr>
          <w:p w14:paraId="05F44C65" w14:textId="77777777" w:rsidR="00C26A2E" w:rsidRPr="00412132" w:rsidRDefault="00C26A2E" w:rsidP="00536241">
            <w:pPr>
              <w:pStyle w:val="Tabelle-gedreht-rechts"/>
            </w:pPr>
            <w:r w:rsidRPr="00412132">
              <w:t>R6</w:t>
            </w:r>
          </w:p>
        </w:tc>
        <w:tc>
          <w:tcPr>
            <w:tcW w:w="417" w:type="pct"/>
            <w:textDirection w:val="tbRl"/>
            <w:vAlign w:val="center"/>
          </w:tcPr>
          <w:p w14:paraId="08237F95" w14:textId="77777777" w:rsidR="00C26A2E" w:rsidRPr="00412132" w:rsidRDefault="00C26A2E" w:rsidP="00536241">
            <w:pPr>
              <w:pStyle w:val="Tabelle-gedreht-rechts"/>
            </w:pPr>
            <w:r w:rsidRPr="00412132">
              <w:t>R5</w:t>
            </w:r>
          </w:p>
        </w:tc>
        <w:tc>
          <w:tcPr>
            <w:tcW w:w="417" w:type="pct"/>
            <w:textDirection w:val="tbRl"/>
            <w:vAlign w:val="center"/>
          </w:tcPr>
          <w:p w14:paraId="54E23625" w14:textId="77777777" w:rsidR="00C26A2E" w:rsidRPr="00412132" w:rsidRDefault="00C26A2E" w:rsidP="00536241">
            <w:pPr>
              <w:pStyle w:val="Tabelle-gedreht-rechts"/>
            </w:pPr>
            <w:r w:rsidRPr="00412132">
              <w:t>R4</w:t>
            </w:r>
          </w:p>
        </w:tc>
        <w:tc>
          <w:tcPr>
            <w:tcW w:w="417" w:type="pct"/>
            <w:textDirection w:val="tbRl"/>
            <w:vAlign w:val="center"/>
          </w:tcPr>
          <w:p w14:paraId="0543FA11" w14:textId="77777777" w:rsidR="00C26A2E" w:rsidRPr="00412132" w:rsidRDefault="00C26A2E" w:rsidP="00536241">
            <w:pPr>
              <w:pStyle w:val="Tabelle-gedreht-rechts"/>
            </w:pPr>
            <w:r w:rsidRPr="00412132">
              <w:t>R3</w:t>
            </w:r>
          </w:p>
        </w:tc>
        <w:tc>
          <w:tcPr>
            <w:tcW w:w="417" w:type="pct"/>
            <w:textDirection w:val="tbRl"/>
            <w:vAlign w:val="center"/>
          </w:tcPr>
          <w:p w14:paraId="1BDD22BD" w14:textId="77777777" w:rsidR="00C26A2E" w:rsidRPr="00412132" w:rsidRDefault="00C26A2E" w:rsidP="00536241">
            <w:pPr>
              <w:pStyle w:val="Tabelle-gedreht-rechts"/>
            </w:pPr>
            <w:r w:rsidRPr="00412132">
              <w:t>R2</w:t>
            </w:r>
          </w:p>
        </w:tc>
        <w:tc>
          <w:tcPr>
            <w:tcW w:w="417" w:type="pct"/>
            <w:textDirection w:val="tbRl"/>
            <w:vAlign w:val="center"/>
          </w:tcPr>
          <w:p w14:paraId="0D8A67DB" w14:textId="77777777" w:rsidR="00C26A2E" w:rsidRPr="00412132" w:rsidRDefault="00C26A2E" w:rsidP="00536241">
            <w:pPr>
              <w:pStyle w:val="Tabelle-gedreht-rechts"/>
            </w:pPr>
            <w:r w:rsidRPr="00412132">
              <w:t>R1</w:t>
            </w: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11BF0312" w14:textId="77777777" w:rsidR="00C26A2E" w:rsidRPr="00412132" w:rsidRDefault="00C26A2E" w:rsidP="00536241">
            <w:pPr>
              <w:pStyle w:val="Tabelle-gedreht-rechts"/>
            </w:pPr>
          </w:p>
        </w:tc>
      </w:tr>
      <w:tr w:rsidR="00B44CF5" w:rsidRPr="00412132" w14:paraId="70D54E25" w14:textId="77777777" w:rsidTr="00437B19">
        <w:trPr>
          <w:cantSplit/>
          <w:trHeight w:val="1134"/>
          <w:jc w:val="center"/>
        </w:trPr>
        <w:tc>
          <w:tcPr>
            <w:tcW w:w="417" w:type="pct"/>
            <w:textDirection w:val="tbRl"/>
            <w:vAlign w:val="center"/>
          </w:tcPr>
          <w:p w14:paraId="6989B92B" w14:textId="77777777" w:rsidR="00835977" w:rsidRPr="00412132" w:rsidRDefault="00835977" w:rsidP="00536241">
            <w:pPr>
              <w:pStyle w:val="Tabelle-gedreht-rechts"/>
              <w:rPr>
                <w:color w:val="auto"/>
              </w:rPr>
            </w:pPr>
          </w:p>
        </w:tc>
        <w:tc>
          <w:tcPr>
            <w:tcW w:w="417" w:type="pct"/>
            <w:textDirection w:val="tbRl"/>
            <w:vAlign w:val="center"/>
          </w:tcPr>
          <w:p w14:paraId="63918747" w14:textId="77777777" w:rsidR="00835977" w:rsidRPr="00412132" w:rsidRDefault="00835977" w:rsidP="00536241">
            <w:pPr>
              <w:pStyle w:val="Tabelle-gedreht-rechts"/>
              <w:rPr>
                <w:color w:val="auto"/>
              </w:rPr>
            </w:pPr>
          </w:p>
        </w:tc>
        <w:tc>
          <w:tcPr>
            <w:tcW w:w="417" w:type="pct"/>
            <w:textDirection w:val="tbRl"/>
            <w:vAlign w:val="center"/>
          </w:tcPr>
          <w:p w14:paraId="60FF94C5" w14:textId="77777777" w:rsidR="00835977" w:rsidRPr="00412132" w:rsidRDefault="00835977" w:rsidP="00536241">
            <w:pPr>
              <w:pStyle w:val="Tabelle-gedreht-rechts"/>
              <w:rPr>
                <w:color w:val="auto"/>
              </w:rPr>
            </w:pPr>
          </w:p>
        </w:tc>
        <w:tc>
          <w:tcPr>
            <w:tcW w:w="417" w:type="pct"/>
            <w:textDirection w:val="tbRl"/>
            <w:vAlign w:val="center"/>
          </w:tcPr>
          <w:p w14:paraId="47FB2B93" w14:textId="77777777" w:rsidR="00835977" w:rsidRPr="00412132" w:rsidRDefault="00835977" w:rsidP="00536241">
            <w:pPr>
              <w:pStyle w:val="Tabelle-gedreht-rechts"/>
              <w:rPr>
                <w:color w:val="auto"/>
              </w:rPr>
            </w:pPr>
          </w:p>
        </w:tc>
        <w:tc>
          <w:tcPr>
            <w:tcW w:w="417" w:type="pct"/>
            <w:textDirection w:val="tbRl"/>
            <w:vAlign w:val="center"/>
          </w:tcPr>
          <w:p w14:paraId="09C3705C" w14:textId="77777777" w:rsidR="00835977" w:rsidRPr="00412132" w:rsidRDefault="00835977" w:rsidP="00536241">
            <w:pPr>
              <w:pStyle w:val="Tabelle-gedreht-rechts"/>
              <w:rPr>
                <w:color w:val="auto"/>
              </w:rPr>
            </w:pPr>
          </w:p>
        </w:tc>
        <w:tc>
          <w:tcPr>
            <w:tcW w:w="417" w:type="pct"/>
            <w:textDirection w:val="tbRl"/>
            <w:vAlign w:val="center"/>
          </w:tcPr>
          <w:p w14:paraId="29BA379D" w14:textId="77777777" w:rsidR="00835977" w:rsidRPr="00412132" w:rsidRDefault="00835977" w:rsidP="00536241">
            <w:pPr>
              <w:pStyle w:val="Tabelle-gedreht-rechts"/>
              <w:rPr>
                <w:color w:val="auto"/>
              </w:rPr>
            </w:pPr>
          </w:p>
        </w:tc>
        <w:tc>
          <w:tcPr>
            <w:tcW w:w="417" w:type="pct"/>
            <w:textDirection w:val="tbRl"/>
            <w:vAlign w:val="center"/>
          </w:tcPr>
          <w:p w14:paraId="67F452BB" w14:textId="77777777" w:rsidR="00835977" w:rsidRPr="00412132" w:rsidRDefault="00835977" w:rsidP="00536241">
            <w:pPr>
              <w:pStyle w:val="Tabelle-gedreht-rechts"/>
              <w:rPr>
                <w:color w:val="auto"/>
              </w:rPr>
            </w:pPr>
          </w:p>
        </w:tc>
        <w:tc>
          <w:tcPr>
            <w:tcW w:w="417" w:type="pct"/>
            <w:textDirection w:val="tbRl"/>
            <w:vAlign w:val="center"/>
          </w:tcPr>
          <w:p w14:paraId="2316C1D4" w14:textId="77777777" w:rsidR="00835977" w:rsidRPr="00412132" w:rsidRDefault="00835977" w:rsidP="00536241">
            <w:pPr>
              <w:pStyle w:val="Tabelle-gedreht-rechts"/>
              <w:rPr>
                <w:color w:val="auto"/>
              </w:rPr>
            </w:pPr>
          </w:p>
        </w:tc>
        <w:tc>
          <w:tcPr>
            <w:tcW w:w="417" w:type="pct"/>
            <w:textDirection w:val="tbRl"/>
            <w:vAlign w:val="center"/>
          </w:tcPr>
          <w:p w14:paraId="3B169917" w14:textId="77777777" w:rsidR="00835977" w:rsidRPr="00412132" w:rsidRDefault="00835977" w:rsidP="00536241">
            <w:pPr>
              <w:pStyle w:val="Tabelle-gedreht-rechts"/>
              <w:rPr>
                <w:color w:val="auto"/>
              </w:rPr>
            </w:pPr>
          </w:p>
        </w:tc>
        <w:tc>
          <w:tcPr>
            <w:tcW w:w="417" w:type="pct"/>
            <w:textDirection w:val="tbRl"/>
            <w:vAlign w:val="center"/>
          </w:tcPr>
          <w:p w14:paraId="6CFBCE3C" w14:textId="77777777" w:rsidR="00835977" w:rsidRPr="00412132" w:rsidRDefault="00835977" w:rsidP="00536241">
            <w:pPr>
              <w:pStyle w:val="Tabelle-gedreht-rechts"/>
              <w:rPr>
                <w:color w:val="auto"/>
              </w:rPr>
            </w:pPr>
          </w:p>
        </w:tc>
        <w:tc>
          <w:tcPr>
            <w:tcW w:w="417" w:type="pct"/>
            <w:textDirection w:val="tbRl"/>
            <w:vAlign w:val="center"/>
          </w:tcPr>
          <w:p w14:paraId="1323CD8F" w14:textId="77777777" w:rsidR="00835977" w:rsidRPr="00412132" w:rsidRDefault="00835977" w:rsidP="00536241">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5F91A0DE" w14:textId="77777777" w:rsidR="00835977" w:rsidRPr="00412132" w:rsidRDefault="00835977" w:rsidP="00536241">
            <w:pPr>
              <w:pStyle w:val="Tabelle-gedreht-rechts"/>
            </w:pPr>
            <w:r w:rsidRPr="00412132">
              <w:t>S1</w:t>
            </w:r>
          </w:p>
        </w:tc>
      </w:tr>
      <w:tr w:rsidR="00B44CF5" w:rsidRPr="00412132" w14:paraId="283EB0AF" w14:textId="77777777" w:rsidTr="00437B19">
        <w:trPr>
          <w:cantSplit/>
          <w:trHeight w:val="1134"/>
          <w:jc w:val="center"/>
        </w:trPr>
        <w:tc>
          <w:tcPr>
            <w:tcW w:w="417" w:type="pct"/>
            <w:textDirection w:val="tbRl"/>
            <w:vAlign w:val="center"/>
          </w:tcPr>
          <w:p w14:paraId="4223D80E" w14:textId="77777777" w:rsidR="00835977" w:rsidRPr="00412132" w:rsidRDefault="00835977" w:rsidP="00536241">
            <w:pPr>
              <w:pStyle w:val="Tabelle-gedreht-rechts"/>
              <w:rPr>
                <w:color w:val="auto"/>
              </w:rPr>
            </w:pPr>
          </w:p>
        </w:tc>
        <w:tc>
          <w:tcPr>
            <w:tcW w:w="417" w:type="pct"/>
            <w:textDirection w:val="tbRl"/>
            <w:vAlign w:val="center"/>
          </w:tcPr>
          <w:p w14:paraId="7424593D" w14:textId="77777777" w:rsidR="00835977" w:rsidRPr="00412132" w:rsidRDefault="00835977" w:rsidP="00536241">
            <w:pPr>
              <w:pStyle w:val="Tabelle-gedreht-rechts"/>
              <w:rPr>
                <w:color w:val="auto"/>
              </w:rPr>
            </w:pPr>
          </w:p>
        </w:tc>
        <w:tc>
          <w:tcPr>
            <w:tcW w:w="417" w:type="pct"/>
            <w:textDirection w:val="tbRl"/>
            <w:vAlign w:val="center"/>
          </w:tcPr>
          <w:p w14:paraId="3180764B" w14:textId="77777777" w:rsidR="00835977" w:rsidRPr="00412132" w:rsidRDefault="00835977" w:rsidP="00536241">
            <w:pPr>
              <w:pStyle w:val="Tabelle-gedreht-rechts"/>
              <w:rPr>
                <w:color w:val="auto"/>
              </w:rPr>
            </w:pPr>
          </w:p>
        </w:tc>
        <w:tc>
          <w:tcPr>
            <w:tcW w:w="417" w:type="pct"/>
            <w:textDirection w:val="tbRl"/>
            <w:vAlign w:val="center"/>
          </w:tcPr>
          <w:p w14:paraId="2846DBE9" w14:textId="77777777" w:rsidR="00835977" w:rsidRPr="00412132" w:rsidRDefault="00835977" w:rsidP="00536241">
            <w:pPr>
              <w:pStyle w:val="Tabelle-gedreht-rechts"/>
              <w:rPr>
                <w:color w:val="auto"/>
              </w:rPr>
            </w:pPr>
          </w:p>
        </w:tc>
        <w:tc>
          <w:tcPr>
            <w:tcW w:w="417" w:type="pct"/>
            <w:textDirection w:val="tbRl"/>
            <w:vAlign w:val="center"/>
          </w:tcPr>
          <w:p w14:paraId="416F4A1E" w14:textId="77777777" w:rsidR="00835977" w:rsidRPr="00412132" w:rsidRDefault="00835977" w:rsidP="00536241">
            <w:pPr>
              <w:pStyle w:val="Tabelle-gedreht-rechts"/>
              <w:rPr>
                <w:color w:val="auto"/>
              </w:rPr>
            </w:pPr>
          </w:p>
        </w:tc>
        <w:tc>
          <w:tcPr>
            <w:tcW w:w="417" w:type="pct"/>
            <w:textDirection w:val="tbRl"/>
            <w:vAlign w:val="center"/>
          </w:tcPr>
          <w:p w14:paraId="657B3DE2" w14:textId="77777777" w:rsidR="00835977" w:rsidRPr="00412132" w:rsidRDefault="00835977" w:rsidP="00536241">
            <w:pPr>
              <w:pStyle w:val="Tabelle-gedreht-rechts"/>
              <w:rPr>
                <w:color w:val="auto"/>
              </w:rPr>
            </w:pPr>
          </w:p>
        </w:tc>
        <w:tc>
          <w:tcPr>
            <w:tcW w:w="417" w:type="pct"/>
            <w:textDirection w:val="tbRl"/>
            <w:vAlign w:val="center"/>
          </w:tcPr>
          <w:p w14:paraId="4401F0E6" w14:textId="77777777" w:rsidR="00835977" w:rsidRPr="00412132" w:rsidRDefault="00835977" w:rsidP="00536241">
            <w:pPr>
              <w:pStyle w:val="Tabelle-gedreht-rechts"/>
              <w:rPr>
                <w:color w:val="auto"/>
              </w:rPr>
            </w:pPr>
          </w:p>
        </w:tc>
        <w:tc>
          <w:tcPr>
            <w:tcW w:w="417" w:type="pct"/>
            <w:textDirection w:val="tbRl"/>
            <w:vAlign w:val="center"/>
          </w:tcPr>
          <w:p w14:paraId="198393AE" w14:textId="77777777" w:rsidR="00835977" w:rsidRPr="00412132" w:rsidRDefault="00835977" w:rsidP="00536241">
            <w:pPr>
              <w:pStyle w:val="Tabelle-gedreht-rechts"/>
              <w:rPr>
                <w:color w:val="auto"/>
              </w:rPr>
            </w:pPr>
          </w:p>
        </w:tc>
        <w:tc>
          <w:tcPr>
            <w:tcW w:w="417" w:type="pct"/>
            <w:textDirection w:val="tbRl"/>
            <w:vAlign w:val="center"/>
          </w:tcPr>
          <w:p w14:paraId="67C531CE" w14:textId="77777777" w:rsidR="00835977" w:rsidRPr="00412132" w:rsidRDefault="00835977" w:rsidP="00536241">
            <w:pPr>
              <w:pStyle w:val="Tabelle-gedreht-rechts"/>
              <w:rPr>
                <w:color w:val="auto"/>
              </w:rPr>
            </w:pPr>
          </w:p>
        </w:tc>
        <w:tc>
          <w:tcPr>
            <w:tcW w:w="417" w:type="pct"/>
            <w:textDirection w:val="tbRl"/>
            <w:vAlign w:val="center"/>
          </w:tcPr>
          <w:p w14:paraId="1314A380" w14:textId="77777777" w:rsidR="00835977" w:rsidRPr="00412132" w:rsidRDefault="00835977" w:rsidP="00536241">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19D11C0D" w14:textId="77777777" w:rsidR="00835977" w:rsidRPr="00412132" w:rsidRDefault="00835977" w:rsidP="00536241">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062DDB32" w14:textId="77777777" w:rsidR="00835977" w:rsidRPr="00412132" w:rsidRDefault="00835977" w:rsidP="00536241">
            <w:pPr>
              <w:pStyle w:val="Tabelle-gedreht-rechts"/>
            </w:pPr>
            <w:r w:rsidRPr="00412132">
              <w:t>S2</w:t>
            </w:r>
          </w:p>
        </w:tc>
      </w:tr>
      <w:tr w:rsidR="00B44CF5" w:rsidRPr="00412132" w14:paraId="2F6E045B" w14:textId="77777777" w:rsidTr="00437B19">
        <w:trPr>
          <w:cantSplit/>
          <w:trHeight w:val="1134"/>
          <w:jc w:val="center"/>
        </w:trPr>
        <w:tc>
          <w:tcPr>
            <w:tcW w:w="417" w:type="pct"/>
            <w:textDirection w:val="tbRl"/>
            <w:vAlign w:val="center"/>
          </w:tcPr>
          <w:p w14:paraId="080CE0CD" w14:textId="77777777" w:rsidR="00835977" w:rsidRPr="00412132" w:rsidRDefault="00835977" w:rsidP="00536241">
            <w:pPr>
              <w:pStyle w:val="Tabelle-gedreht-rechts"/>
              <w:rPr>
                <w:color w:val="auto"/>
              </w:rPr>
            </w:pPr>
          </w:p>
        </w:tc>
        <w:tc>
          <w:tcPr>
            <w:tcW w:w="417" w:type="pct"/>
            <w:textDirection w:val="tbRl"/>
            <w:vAlign w:val="center"/>
          </w:tcPr>
          <w:p w14:paraId="7118C6ED" w14:textId="77777777" w:rsidR="00835977" w:rsidRPr="00412132" w:rsidRDefault="00835977" w:rsidP="00536241">
            <w:pPr>
              <w:pStyle w:val="Tabelle-gedreht-rechts"/>
              <w:rPr>
                <w:color w:val="auto"/>
              </w:rPr>
            </w:pPr>
          </w:p>
        </w:tc>
        <w:tc>
          <w:tcPr>
            <w:tcW w:w="417" w:type="pct"/>
            <w:textDirection w:val="tbRl"/>
            <w:vAlign w:val="center"/>
          </w:tcPr>
          <w:p w14:paraId="5E94639D" w14:textId="77777777" w:rsidR="00835977" w:rsidRPr="00412132" w:rsidRDefault="00835977" w:rsidP="00536241">
            <w:pPr>
              <w:pStyle w:val="Tabelle-gedreht-rechts"/>
              <w:rPr>
                <w:color w:val="auto"/>
              </w:rPr>
            </w:pPr>
          </w:p>
        </w:tc>
        <w:tc>
          <w:tcPr>
            <w:tcW w:w="417" w:type="pct"/>
            <w:textDirection w:val="tbRl"/>
            <w:vAlign w:val="center"/>
          </w:tcPr>
          <w:p w14:paraId="7DBE5F10" w14:textId="77777777" w:rsidR="00835977" w:rsidRPr="00412132" w:rsidRDefault="00835977" w:rsidP="00536241">
            <w:pPr>
              <w:pStyle w:val="Tabelle-gedreht-rechts"/>
              <w:rPr>
                <w:color w:val="auto"/>
              </w:rPr>
            </w:pPr>
          </w:p>
        </w:tc>
        <w:tc>
          <w:tcPr>
            <w:tcW w:w="417" w:type="pct"/>
            <w:textDirection w:val="tbRl"/>
            <w:vAlign w:val="center"/>
          </w:tcPr>
          <w:p w14:paraId="0B51F1A3" w14:textId="77777777" w:rsidR="00835977" w:rsidRPr="00412132" w:rsidRDefault="00835977" w:rsidP="00536241">
            <w:pPr>
              <w:pStyle w:val="Tabelle-gedreht-rechts"/>
              <w:rPr>
                <w:color w:val="auto"/>
              </w:rPr>
            </w:pPr>
          </w:p>
        </w:tc>
        <w:tc>
          <w:tcPr>
            <w:tcW w:w="417" w:type="pct"/>
            <w:textDirection w:val="tbRl"/>
            <w:vAlign w:val="center"/>
          </w:tcPr>
          <w:p w14:paraId="61AFA167" w14:textId="77777777" w:rsidR="00835977" w:rsidRPr="00412132" w:rsidRDefault="00835977" w:rsidP="00536241">
            <w:pPr>
              <w:pStyle w:val="Tabelle-gedreht-rechts"/>
              <w:rPr>
                <w:color w:val="auto"/>
              </w:rPr>
            </w:pPr>
          </w:p>
        </w:tc>
        <w:tc>
          <w:tcPr>
            <w:tcW w:w="417" w:type="pct"/>
            <w:textDirection w:val="tbRl"/>
            <w:vAlign w:val="center"/>
          </w:tcPr>
          <w:p w14:paraId="29CFC62F" w14:textId="77777777" w:rsidR="00835977" w:rsidRPr="00412132" w:rsidRDefault="00835977" w:rsidP="00536241">
            <w:pPr>
              <w:pStyle w:val="Tabelle-gedreht-rechts"/>
              <w:rPr>
                <w:color w:val="auto"/>
              </w:rPr>
            </w:pPr>
          </w:p>
        </w:tc>
        <w:tc>
          <w:tcPr>
            <w:tcW w:w="417" w:type="pct"/>
            <w:textDirection w:val="tbRl"/>
            <w:vAlign w:val="center"/>
          </w:tcPr>
          <w:p w14:paraId="22F2C3C8" w14:textId="77777777" w:rsidR="00835977" w:rsidRPr="00412132" w:rsidRDefault="00835977" w:rsidP="00536241">
            <w:pPr>
              <w:pStyle w:val="Tabelle-gedreht-rechts"/>
              <w:rPr>
                <w:color w:val="auto"/>
              </w:rPr>
            </w:pPr>
          </w:p>
        </w:tc>
        <w:tc>
          <w:tcPr>
            <w:tcW w:w="417" w:type="pct"/>
            <w:textDirection w:val="tbRl"/>
            <w:vAlign w:val="center"/>
          </w:tcPr>
          <w:p w14:paraId="564D86CD" w14:textId="77777777" w:rsidR="00835977" w:rsidRPr="00412132" w:rsidRDefault="00835977" w:rsidP="00536241">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77395AAF" w14:textId="77777777" w:rsidR="00835977" w:rsidRPr="00412132" w:rsidRDefault="00835977" w:rsidP="00536241">
            <w:pPr>
              <w:pStyle w:val="Tabelle-gedreht-rechts"/>
              <w:rPr>
                <w:color w:val="auto"/>
              </w:rPr>
            </w:pPr>
          </w:p>
        </w:tc>
        <w:tc>
          <w:tcPr>
            <w:tcW w:w="417" w:type="pct"/>
            <w:textDirection w:val="tbRl"/>
            <w:vAlign w:val="center"/>
          </w:tcPr>
          <w:p w14:paraId="6E58E136" w14:textId="77777777" w:rsidR="00835977" w:rsidRPr="00412132" w:rsidRDefault="00835977" w:rsidP="00536241">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62C4B559" w14:textId="77777777" w:rsidR="00835977" w:rsidRPr="00412132" w:rsidRDefault="00835977" w:rsidP="00536241">
            <w:pPr>
              <w:pStyle w:val="Tabelle-gedreht-rechts"/>
            </w:pPr>
            <w:r w:rsidRPr="00412132">
              <w:t>S3</w:t>
            </w:r>
          </w:p>
        </w:tc>
      </w:tr>
      <w:tr w:rsidR="00B44CF5" w:rsidRPr="00412132" w14:paraId="3C15225D" w14:textId="77777777" w:rsidTr="00437B19">
        <w:trPr>
          <w:cantSplit/>
          <w:trHeight w:val="1134"/>
          <w:jc w:val="center"/>
        </w:trPr>
        <w:tc>
          <w:tcPr>
            <w:tcW w:w="417" w:type="pct"/>
            <w:textDirection w:val="tbRl"/>
            <w:vAlign w:val="center"/>
          </w:tcPr>
          <w:p w14:paraId="2AA9D58D" w14:textId="77777777" w:rsidR="00835977" w:rsidRPr="00412132" w:rsidRDefault="00835977" w:rsidP="00536241">
            <w:pPr>
              <w:pStyle w:val="Tabelle-gedreht-rechts"/>
              <w:rPr>
                <w:color w:val="auto"/>
              </w:rPr>
            </w:pPr>
          </w:p>
        </w:tc>
        <w:tc>
          <w:tcPr>
            <w:tcW w:w="417" w:type="pct"/>
            <w:textDirection w:val="tbRl"/>
            <w:vAlign w:val="center"/>
          </w:tcPr>
          <w:p w14:paraId="5072486E" w14:textId="77777777" w:rsidR="00835977" w:rsidRPr="00412132" w:rsidRDefault="00835977" w:rsidP="00536241">
            <w:pPr>
              <w:pStyle w:val="Tabelle-gedreht-rechts"/>
              <w:rPr>
                <w:color w:val="auto"/>
              </w:rPr>
            </w:pPr>
          </w:p>
        </w:tc>
        <w:tc>
          <w:tcPr>
            <w:tcW w:w="417" w:type="pct"/>
            <w:textDirection w:val="tbRl"/>
            <w:vAlign w:val="center"/>
          </w:tcPr>
          <w:p w14:paraId="4B51855E" w14:textId="77777777" w:rsidR="00835977" w:rsidRPr="00412132" w:rsidRDefault="00835977" w:rsidP="00536241">
            <w:pPr>
              <w:pStyle w:val="Tabelle-gedreht-rechts"/>
              <w:rPr>
                <w:color w:val="auto"/>
              </w:rPr>
            </w:pPr>
          </w:p>
        </w:tc>
        <w:tc>
          <w:tcPr>
            <w:tcW w:w="417" w:type="pct"/>
            <w:textDirection w:val="tbRl"/>
            <w:vAlign w:val="center"/>
          </w:tcPr>
          <w:p w14:paraId="11764616" w14:textId="77777777" w:rsidR="00835977" w:rsidRPr="00412132" w:rsidRDefault="00835977" w:rsidP="00536241">
            <w:pPr>
              <w:pStyle w:val="Tabelle-gedreht-rechts"/>
              <w:rPr>
                <w:color w:val="auto"/>
              </w:rPr>
            </w:pPr>
          </w:p>
        </w:tc>
        <w:tc>
          <w:tcPr>
            <w:tcW w:w="417" w:type="pct"/>
            <w:textDirection w:val="tbRl"/>
            <w:vAlign w:val="center"/>
          </w:tcPr>
          <w:p w14:paraId="016B72CB" w14:textId="77777777" w:rsidR="00835977" w:rsidRPr="00412132" w:rsidRDefault="00835977" w:rsidP="00536241">
            <w:pPr>
              <w:pStyle w:val="Tabelle-gedreht-rechts"/>
              <w:rPr>
                <w:color w:val="auto"/>
              </w:rPr>
            </w:pPr>
          </w:p>
        </w:tc>
        <w:tc>
          <w:tcPr>
            <w:tcW w:w="417" w:type="pct"/>
            <w:textDirection w:val="tbRl"/>
            <w:vAlign w:val="center"/>
          </w:tcPr>
          <w:p w14:paraId="121F7D16" w14:textId="77777777" w:rsidR="00835977" w:rsidRPr="00412132" w:rsidRDefault="00835977" w:rsidP="00536241">
            <w:pPr>
              <w:pStyle w:val="Tabelle-gedreht-rechts"/>
              <w:rPr>
                <w:color w:val="auto"/>
              </w:rPr>
            </w:pPr>
          </w:p>
        </w:tc>
        <w:tc>
          <w:tcPr>
            <w:tcW w:w="417" w:type="pct"/>
            <w:textDirection w:val="tbRl"/>
            <w:vAlign w:val="center"/>
          </w:tcPr>
          <w:p w14:paraId="5D0E7654" w14:textId="77777777" w:rsidR="00835977" w:rsidRPr="00412132" w:rsidRDefault="00835977" w:rsidP="00536241">
            <w:pPr>
              <w:pStyle w:val="Tabelle-gedreht-rechts"/>
              <w:rPr>
                <w:color w:val="auto"/>
              </w:rPr>
            </w:pPr>
          </w:p>
        </w:tc>
        <w:tc>
          <w:tcPr>
            <w:tcW w:w="417" w:type="pct"/>
            <w:textDirection w:val="tbRl"/>
            <w:vAlign w:val="center"/>
          </w:tcPr>
          <w:p w14:paraId="0EDE68D8" w14:textId="77777777" w:rsidR="00835977" w:rsidRPr="00412132" w:rsidRDefault="00835977" w:rsidP="00536241">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0568ED0E" w14:textId="77777777" w:rsidR="00835977" w:rsidRPr="00412132" w:rsidRDefault="00835977" w:rsidP="00536241">
            <w:pPr>
              <w:pStyle w:val="Tabelle-gedreht-rechts"/>
              <w:rPr>
                <w:color w:val="auto"/>
              </w:rPr>
            </w:pPr>
          </w:p>
        </w:tc>
        <w:tc>
          <w:tcPr>
            <w:tcW w:w="417" w:type="pct"/>
            <w:textDirection w:val="tbRl"/>
            <w:vAlign w:val="center"/>
          </w:tcPr>
          <w:p w14:paraId="255AE99C" w14:textId="77777777" w:rsidR="00835977" w:rsidRPr="00412132" w:rsidRDefault="00835977" w:rsidP="00536241">
            <w:pPr>
              <w:pStyle w:val="Tabelle-gedreht-rechts"/>
              <w:rPr>
                <w:color w:val="auto"/>
              </w:rPr>
            </w:pPr>
          </w:p>
        </w:tc>
        <w:tc>
          <w:tcPr>
            <w:tcW w:w="417" w:type="pct"/>
            <w:textDirection w:val="tbRl"/>
            <w:vAlign w:val="center"/>
          </w:tcPr>
          <w:p w14:paraId="2BC0D001" w14:textId="77777777" w:rsidR="00835977" w:rsidRPr="00412132" w:rsidRDefault="00835977" w:rsidP="00536241">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1EF87109" w14:textId="77777777" w:rsidR="00835977" w:rsidRPr="00412132" w:rsidRDefault="00835977" w:rsidP="00536241">
            <w:pPr>
              <w:pStyle w:val="Tabelle-gedreht-rechts"/>
            </w:pPr>
            <w:r w:rsidRPr="00412132">
              <w:t>S4</w:t>
            </w:r>
          </w:p>
        </w:tc>
      </w:tr>
      <w:tr w:rsidR="00B44CF5" w:rsidRPr="00412132" w14:paraId="00D4D41C" w14:textId="77777777" w:rsidTr="00437B19">
        <w:trPr>
          <w:cantSplit/>
          <w:trHeight w:val="1134"/>
          <w:jc w:val="center"/>
        </w:trPr>
        <w:tc>
          <w:tcPr>
            <w:tcW w:w="417" w:type="pct"/>
            <w:textDirection w:val="tbRl"/>
            <w:vAlign w:val="center"/>
          </w:tcPr>
          <w:p w14:paraId="11D41730" w14:textId="77777777" w:rsidR="00835977" w:rsidRPr="00412132" w:rsidRDefault="00835977" w:rsidP="00536241">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108A5845" w14:textId="77777777" w:rsidR="00835977" w:rsidRPr="00412132" w:rsidRDefault="00835977" w:rsidP="00536241">
            <w:pPr>
              <w:pStyle w:val="Tabelle-gedreht-rechts"/>
              <w:rPr>
                <w:color w:val="auto"/>
              </w:rPr>
            </w:pPr>
          </w:p>
        </w:tc>
        <w:tc>
          <w:tcPr>
            <w:tcW w:w="417" w:type="pct"/>
            <w:textDirection w:val="tbRl"/>
            <w:vAlign w:val="center"/>
          </w:tcPr>
          <w:p w14:paraId="2668FBA7" w14:textId="77777777" w:rsidR="00835977" w:rsidRPr="00412132" w:rsidRDefault="00835977" w:rsidP="00536241">
            <w:pPr>
              <w:pStyle w:val="Tabelle-gedreht-rechts"/>
              <w:rPr>
                <w:color w:val="auto"/>
              </w:rPr>
            </w:pPr>
          </w:p>
        </w:tc>
        <w:tc>
          <w:tcPr>
            <w:tcW w:w="417" w:type="pct"/>
            <w:textDirection w:val="tbRl"/>
            <w:vAlign w:val="center"/>
          </w:tcPr>
          <w:p w14:paraId="248AEC11" w14:textId="77777777" w:rsidR="00835977" w:rsidRPr="00412132" w:rsidRDefault="00835977" w:rsidP="00536241">
            <w:pPr>
              <w:pStyle w:val="Tabelle-gedreht-rechts"/>
              <w:rPr>
                <w:color w:val="auto"/>
              </w:rPr>
            </w:pPr>
          </w:p>
        </w:tc>
        <w:tc>
          <w:tcPr>
            <w:tcW w:w="417" w:type="pct"/>
            <w:textDirection w:val="tbRl"/>
            <w:vAlign w:val="center"/>
          </w:tcPr>
          <w:p w14:paraId="008F1D13" w14:textId="77777777" w:rsidR="00835977" w:rsidRPr="00412132" w:rsidRDefault="00835977" w:rsidP="00536241">
            <w:pPr>
              <w:pStyle w:val="Tabelle-gedreht-rechts"/>
              <w:rPr>
                <w:color w:val="auto"/>
              </w:rPr>
            </w:pPr>
          </w:p>
        </w:tc>
        <w:tc>
          <w:tcPr>
            <w:tcW w:w="417" w:type="pct"/>
            <w:textDirection w:val="tbRl"/>
            <w:vAlign w:val="center"/>
          </w:tcPr>
          <w:p w14:paraId="0D5B0DAA" w14:textId="77777777" w:rsidR="00835977" w:rsidRPr="00412132" w:rsidRDefault="00835977" w:rsidP="00536241">
            <w:pPr>
              <w:pStyle w:val="Tabelle-gedreht-rechts"/>
              <w:rPr>
                <w:color w:val="auto"/>
              </w:rPr>
            </w:pPr>
          </w:p>
        </w:tc>
        <w:tc>
          <w:tcPr>
            <w:tcW w:w="417" w:type="pct"/>
            <w:textDirection w:val="tbRl"/>
            <w:vAlign w:val="center"/>
          </w:tcPr>
          <w:p w14:paraId="7927E93B" w14:textId="77777777" w:rsidR="00835977" w:rsidRPr="00412132" w:rsidRDefault="00835977" w:rsidP="00536241">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0B2B63CD" w14:textId="77777777" w:rsidR="00835977" w:rsidRPr="00412132" w:rsidRDefault="00835977" w:rsidP="00536241">
            <w:pPr>
              <w:pStyle w:val="Tabelle-gedreht-rechts"/>
              <w:rPr>
                <w:color w:val="auto"/>
              </w:rPr>
            </w:pPr>
          </w:p>
        </w:tc>
        <w:tc>
          <w:tcPr>
            <w:tcW w:w="417" w:type="pct"/>
            <w:textDirection w:val="tbRl"/>
            <w:vAlign w:val="center"/>
          </w:tcPr>
          <w:p w14:paraId="1AA065CC" w14:textId="77777777" w:rsidR="00835977" w:rsidRPr="00412132" w:rsidRDefault="00835977" w:rsidP="00536241">
            <w:pPr>
              <w:pStyle w:val="Tabelle-gedreht-rechts"/>
              <w:rPr>
                <w:color w:val="auto"/>
              </w:rPr>
            </w:pPr>
          </w:p>
        </w:tc>
        <w:tc>
          <w:tcPr>
            <w:tcW w:w="417" w:type="pct"/>
            <w:textDirection w:val="tbRl"/>
            <w:vAlign w:val="center"/>
          </w:tcPr>
          <w:p w14:paraId="166E110A" w14:textId="77777777" w:rsidR="00835977" w:rsidRPr="00412132" w:rsidRDefault="00835977" w:rsidP="00536241">
            <w:pPr>
              <w:pStyle w:val="Tabelle-gedreht-rechts"/>
              <w:rPr>
                <w:color w:val="auto"/>
              </w:rPr>
            </w:pPr>
          </w:p>
        </w:tc>
        <w:tc>
          <w:tcPr>
            <w:tcW w:w="417" w:type="pct"/>
            <w:textDirection w:val="tbRl"/>
            <w:vAlign w:val="center"/>
          </w:tcPr>
          <w:p w14:paraId="17905C84" w14:textId="77777777" w:rsidR="00835977" w:rsidRPr="00412132" w:rsidRDefault="00835977" w:rsidP="00536241">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1839EA0E" w14:textId="77777777" w:rsidR="00835977" w:rsidRPr="00412132" w:rsidRDefault="00835977" w:rsidP="00536241">
            <w:pPr>
              <w:pStyle w:val="Tabelle-gedreht-rechts"/>
            </w:pPr>
            <w:r w:rsidRPr="00412132">
              <w:t>S5</w:t>
            </w:r>
          </w:p>
        </w:tc>
      </w:tr>
      <w:tr w:rsidR="00B44CF5" w:rsidRPr="00412132" w14:paraId="7386D482" w14:textId="77777777" w:rsidTr="00437B19">
        <w:trPr>
          <w:cantSplit/>
          <w:trHeight w:val="1134"/>
          <w:jc w:val="center"/>
        </w:trPr>
        <w:tc>
          <w:tcPr>
            <w:tcW w:w="417" w:type="pct"/>
            <w:textDirection w:val="tbRl"/>
            <w:vAlign w:val="center"/>
          </w:tcPr>
          <w:p w14:paraId="7FD9F269" w14:textId="77777777" w:rsidR="00835977" w:rsidRPr="00412132" w:rsidRDefault="00835977" w:rsidP="00536241">
            <w:pPr>
              <w:pStyle w:val="Tabelle-gedreht-rechts"/>
              <w:rPr>
                <w:color w:val="auto"/>
              </w:rPr>
            </w:pPr>
          </w:p>
        </w:tc>
        <w:tc>
          <w:tcPr>
            <w:tcW w:w="417" w:type="pct"/>
            <w:textDirection w:val="tbRl"/>
            <w:vAlign w:val="center"/>
          </w:tcPr>
          <w:p w14:paraId="6735A7D8" w14:textId="77777777" w:rsidR="00835977" w:rsidRPr="00412132" w:rsidRDefault="00835977" w:rsidP="00536241">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1074FF09" w14:textId="77777777" w:rsidR="00835977" w:rsidRPr="00412132" w:rsidRDefault="00835977" w:rsidP="00536241">
            <w:pPr>
              <w:pStyle w:val="Tabelle-gedreht-rechts"/>
              <w:rPr>
                <w:color w:val="auto"/>
              </w:rPr>
            </w:pPr>
          </w:p>
        </w:tc>
        <w:tc>
          <w:tcPr>
            <w:tcW w:w="417" w:type="pct"/>
            <w:textDirection w:val="tbRl"/>
            <w:vAlign w:val="center"/>
          </w:tcPr>
          <w:p w14:paraId="7368AF85" w14:textId="77777777" w:rsidR="00835977" w:rsidRPr="00412132" w:rsidRDefault="00835977" w:rsidP="00536241">
            <w:pPr>
              <w:pStyle w:val="Tabelle-gedreht-rechts"/>
              <w:rPr>
                <w:color w:val="auto"/>
              </w:rPr>
            </w:pPr>
          </w:p>
        </w:tc>
        <w:tc>
          <w:tcPr>
            <w:tcW w:w="417" w:type="pct"/>
            <w:textDirection w:val="tbRl"/>
            <w:vAlign w:val="center"/>
          </w:tcPr>
          <w:p w14:paraId="12226473" w14:textId="77777777" w:rsidR="00835977" w:rsidRPr="00412132" w:rsidRDefault="00835977" w:rsidP="00536241">
            <w:pPr>
              <w:pStyle w:val="Tabelle-gedreht-rechts"/>
              <w:rPr>
                <w:color w:val="auto"/>
              </w:rPr>
            </w:pPr>
          </w:p>
        </w:tc>
        <w:tc>
          <w:tcPr>
            <w:tcW w:w="417" w:type="pct"/>
            <w:textDirection w:val="tbRl"/>
            <w:vAlign w:val="center"/>
          </w:tcPr>
          <w:p w14:paraId="4C744F3E" w14:textId="77777777" w:rsidR="00835977" w:rsidRPr="00412132" w:rsidRDefault="00835977" w:rsidP="00536241">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2510D198" w14:textId="77777777" w:rsidR="00835977" w:rsidRPr="00412132" w:rsidRDefault="00835977" w:rsidP="00536241">
            <w:pPr>
              <w:pStyle w:val="Tabelle-gedreht-rechts"/>
              <w:rPr>
                <w:color w:val="auto"/>
              </w:rPr>
            </w:pPr>
          </w:p>
        </w:tc>
        <w:tc>
          <w:tcPr>
            <w:tcW w:w="417" w:type="pct"/>
            <w:textDirection w:val="tbRl"/>
            <w:vAlign w:val="center"/>
          </w:tcPr>
          <w:p w14:paraId="1145866B" w14:textId="77777777" w:rsidR="00835977" w:rsidRPr="00412132" w:rsidRDefault="00835977" w:rsidP="00536241">
            <w:pPr>
              <w:pStyle w:val="Tabelle-gedreht-rechts"/>
              <w:rPr>
                <w:color w:val="auto"/>
              </w:rPr>
            </w:pPr>
          </w:p>
        </w:tc>
        <w:tc>
          <w:tcPr>
            <w:tcW w:w="417" w:type="pct"/>
            <w:textDirection w:val="tbRl"/>
            <w:vAlign w:val="center"/>
          </w:tcPr>
          <w:p w14:paraId="33427450" w14:textId="77777777" w:rsidR="00835977" w:rsidRPr="00412132" w:rsidRDefault="00835977" w:rsidP="00536241">
            <w:pPr>
              <w:pStyle w:val="Tabelle-gedreht-rechts"/>
              <w:rPr>
                <w:color w:val="auto"/>
              </w:rPr>
            </w:pPr>
          </w:p>
        </w:tc>
        <w:tc>
          <w:tcPr>
            <w:tcW w:w="417" w:type="pct"/>
            <w:textDirection w:val="tbRl"/>
            <w:vAlign w:val="center"/>
          </w:tcPr>
          <w:p w14:paraId="1774F8CE" w14:textId="77777777" w:rsidR="00835977" w:rsidRPr="00412132" w:rsidRDefault="00835977" w:rsidP="00536241">
            <w:pPr>
              <w:pStyle w:val="Tabelle-gedreht-rechts"/>
              <w:rPr>
                <w:color w:val="auto"/>
              </w:rPr>
            </w:pPr>
          </w:p>
        </w:tc>
        <w:tc>
          <w:tcPr>
            <w:tcW w:w="417" w:type="pct"/>
            <w:textDirection w:val="tbRl"/>
            <w:vAlign w:val="center"/>
          </w:tcPr>
          <w:p w14:paraId="7D79C535" w14:textId="77777777" w:rsidR="00835977" w:rsidRPr="00412132" w:rsidRDefault="00835977" w:rsidP="00536241">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438F824E" w14:textId="77777777" w:rsidR="00835977" w:rsidRPr="00412132" w:rsidRDefault="00835977" w:rsidP="00536241">
            <w:pPr>
              <w:pStyle w:val="Tabelle-gedreht-rechts"/>
            </w:pPr>
            <w:r w:rsidRPr="00412132">
              <w:t>S6</w:t>
            </w:r>
          </w:p>
        </w:tc>
      </w:tr>
      <w:tr w:rsidR="00B44CF5" w:rsidRPr="00412132" w14:paraId="5F45B4DF" w14:textId="77777777" w:rsidTr="00437B19">
        <w:trPr>
          <w:cantSplit/>
          <w:trHeight w:val="1134"/>
          <w:jc w:val="center"/>
        </w:trPr>
        <w:tc>
          <w:tcPr>
            <w:tcW w:w="417" w:type="pct"/>
            <w:textDirection w:val="tbRl"/>
            <w:vAlign w:val="center"/>
          </w:tcPr>
          <w:p w14:paraId="169367D4" w14:textId="77777777" w:rsidR="00835977" w:rsidRPr="00412132" w:rsidRDefault="00835977" w:rsidP="00536241">
            <w:pPr>
              <w:pStyle w:val="Tabelle-gedreht-rechts"/>
              <w:rPr>
                <w:color w:val="auto"/>
              </w:rPr>
            </w:pPr>
          </w:p>
        </w:tc>
        <w:tc>
          <w:tcPr>
            <w:tcW w:w="417" w:type="pct"/>
            <w:textDirection w:val="tbRl"/>
            <w:vAlign w:val="center"/>
          </w:tcPr>
          <w:p w14:paraId="3002F95F" w14:textId="77777777" w:rsidR="00835977" w:rsidRPr="00412132" w:rsidRDefault="00835977" w:rsidP="00536241">
            <w:pPr>
              <w:pStyle w:val="Tabelle-gedreht-rechts"/>
              <w:rPr>
                <w:color w:val="auto"/>
              </w:rPr>
            </w:pPr>
          </w:p>
        </w:tc>
        <w:tc>
          <w:tcPr>
            <w:tcW w:w="417" w:type="pct"/>
            <w:textDirection w:val="tbRl"/>
            <w:vAlign w:val="center"/>
          </w:tcPr>
          <w:p w14:paraId="7D2584AE" w14:textId="77777777" w:rsidR="00835977" w:rsidRPr="00412132" w:rsidRDefault="00835977" w:rsidP="00536241">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235FF8E1" w14:textId="77777777" w:rsidR="00835977" w:rsidRPr="00412132" w:rsidRDefault="00835977" w:rsidP="00536241">
            <w:pPr>
              <w:pStyle w:val="Tabelle-gedreht-rechts"/>
              <w:rPr>
                <w:color w:val="auto"/>
              </w:rPr>
            </w:pPr>
          </w:p>
        </w:tc>
        <w:tc>
          <w:tcPr>
            <w:tcW w:w="417" w:type="pct"/>
            <w:textDirection w:val="tbRl"/>
            <w:vAlign w:val="center"/>
          </w:tcPr>
          <w:p w14:paraId="33DB9858" w14:textId="77777777" w:rsidR="00835977" w:rsidRPr="00412132" w:rsidRDefault="00835977" w:rsidP="00536241">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0A704230" w14:textId="77777777" w:rsidR="00835977" w:rsidRPr="00412132" w:rsidRDefault="00835977" w:rsidP="00536241">
            <w:pPr>
              <w:pStyle w:val="Tabelle-gedreht-rechts"/>
              <w:rPr>
                <w:color w:val="auto"/>
              </w:rPr>
            </w:pPr>
          </w:p>
        </w:tc>
        <w:tc>
          <w:tcPr>
            <w:tcW w:w="417" w:type="pct"/>
            <w:textDirection w:val="tbRl"/>
            <w:vAlign w:val="center"/>
          </w:tcPr>
          <w:p w14:paraId="0FA7D33A" w14:textId="77777777" w:rsidR="00835977" w:rsidRPr="00412132" w:rsidRDefault="00835977" w:rsidP="00536241">
            <w:pPr>
              <w:pStyle w:val="Tabelle-gedreht-rechts"/>
              <w:rPr>
                <w:color w:val="auto"/>
              </w:rPr>
            </w:pPr>
          </w:p>
        </w:tc>
        <w:tc>
          <w:tcPr>
            <w:tcW w:w="417" w:type="pct"/>
            <w:textDirection w:val="tbRl"/>
            <w:vAlign w:val="center"/>
          </w:tcPr>
          <w:p w14:paraId="345F1CDB" w14:textId="77777777" w:rsidR="00835977" w:rsidRPr="00412132" w:rsidRDefault="00835977" w:rsidP="00536241">
            <w:pPr>
              <w:pStyle w:val="Tabelle-gedreht-rechts"/>
              <w:rPr>
                <w:color w:val="auto"/>
              </w:rPr>
            </w:pPr>
          </w:p>
        </w:tc>
        <w:tc>
          <w:tcPr>
            <w:tcW w:w="417" w:type="pct"/>
            <w:textDirection w:val="tbRl"/>
            <w:vAlign w:val="center"/>
          </w:tcPr>
          <w:p w14:paraId="3FE2CDA8" w14:textId="77777777" w:rsidR="00835977" w:rsidRPr="00412132" w:rsidRDefault="00835977" w:rsidP="00536241">
            <w:pPr>
              <w:pStyle w:val="Tabelle-gedreht-rechts"/>
              <w:rPr>
                <w:color w:val="auto"/>
              </w:rPr>
            </w:pPr>
          </w:p>
        </w:tc>
        <w:tc>
          <w:tcPr>
            <w:tcW w:w="417" w:type="pct"/>
            <w:textDirection w:val="tbRl"/>
            <w:vAlign w:val="center"/>
          </w:tcPr>
          <w:p w14:paraId="7AF88689" w14:textId="77777777" w:rsidR="00835977" w:rsidRPr="00412132" w:rsidRDefault="00835977" w:rsidP="00536241">
            <w:pPr>
              <w:pStyle w:val="Tabelle-gedreht-rechts"/>
              <w:rPr>
                <w:color w:val="auto"/>
              </w:rPr>
            </w:pPr>
          </w:p>
        </w:tc>
        <w:tc>
          <w:tcPr>
            <w:tcW w:w="417" w:type="pct"/>
            <w:textDirection w:val="tbRl"/>
            <w:vAlign w:val="center"/>
          </w:tcPr>
          <w:p w14:paraId="2B4E342D" w14:textId="77777777" w:rsidR="00835977" w:rsidRPr="00412132" w:rsidRDefault="00835977" w:rsidP="00536241">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7234664E" w14:textId="77777777" w:rsidR="00835977" w:rsidRPr="00412132" w:rsidRDefault="00835977" w:rsidP="00536241">
            <w:pPr>
              <w:pStyle w:val="Tabelle-gedreht-rechts"/>
            </w:pPr>
            <w:r w:rsidRPr="00412132">
              <w:t>S7</w:t>
            </w:r>
          </w:p>
        </w:tc>
      </w:tr>
      <w:tr w:rsidR="00B44CF5" w:rsidRPr="00412132" w14:paraId="63916544" w14:textId="77777777" w:rsidTr="00437B19">
        <w:trPr>
          <w:cantSplit/>
          <w:trHeight w:val="1134"/>
          <w:jc w:val="center"/>
        </w:trPr>
        <w:tc>
          <w:tcPr>
            <w:tcW w:w="417" w:type="pct"/>
            <w:textDirection w:val="tbRl"/>
            <w:vAlign w:val="center"/>
          </w:tcPr>
          <w:p w14:paraId="1038B6A4" w14:textId="77777777" w:rsidR="00835977" w:rsidRPr="00412132" w:rsidRDefault="00835977" w:rsidP="00536241">
            <w:pPr>
              <w:pStyle w:val="Tabelle-gedreht-rechts"/>
              <w:rPr>
                <w:color w:val="auto"/>
              </w:rPr>
            </w:pPr>
          </w:p>
        </w:tc>
        <w:tc>
          <w:tcPr>
            <w:tcW w:w="417" w:type="pct"/>
            <w:textDirection w:val="tbRl"/>
            <w:vAlign w:val="center"/>
          </w:tcPr>
          <w:p w14:paraId="6AC36D12" w14:textId="77777777" w:rsidR="00835977" w:rsidRPr="00412132" w:rsidRDefault="00835977" w:rsidP="00536241">
            <w:pPr>
              <w:pStyle w:val="Tabelle-gedreht-rechts"/>
              <w:rPr>
                <w:color w:val="auto"/>
              </w:rPr>
            </w:pPr>
          </w:p>
        </w:tc>
        <w:tc>
          <w:tcPr>
            <w:tcW w:w="417" w:type="pct"/>
            <w:textDirection w:val="tbRl"/>
            <w:vAlign w:val="center"/>
          </w:tcPr>
          <w:p w14:paraId="663C2DEB" w14:textId="77777777" w:rsidR="00835977" w:rsidRPr="00412132" w:rsidRDefault="00835977" w:rsidP="00536241">
            <w:pPr>
              <w:pStyle w:val="Tabelle-gedreht-rechts"/>
              <w:rPr>
                <w:color w:val="auto"/>
              </w:rPr>
            </w:pPr>
          </w:p>
        </w:tc>
        <w:tc>
          <w:tcPr>
            <w:tcW w:w="417" w:type="pct"/>
            <w:textDirection w:val="tbRl"/>
            <w:vAlign w:val="center"/>
          </w:tcPr>
          <w:p w14:paraId="2DBA7D2B" w14:textId="77777777" w:rsidR="00835977" w:rsidRPr="00412132" w:rsidRDefault="00835977" w:rsidP="00536241">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6660AA91" w14:textId="77777777" w:rsidR="00835977" w:rsidRPr="00412132" w:rsidRDefault="00835977" w:rsidP="00536241">
            <w:pPr>
              <w:pStyle w:val="Tabelle-gedreht-rechts"/>
              <w:rPr>
                <w:color w:val="auto"/>
              </w:rPr>
            </w:pPr>
          </w:p>
        </w:tc>
        <w:tc>
          <w:tcPr>
            <w:tcW w:w="417" w:type="pct"/>
            <w:textDirection w:val="tbRl"/>
            <w:vAlign w:val="center"/>
          </w:tcPr>
          <w:p w14:paraId="257C759D" w14:textId="77777777" w:rsidR="00835977" w:rsidRPr="00412132" w:rsidRDefault="00835977" w:rsidP="00536241">
            <w:pPr>
              <w:pStyle w:val="Tabelle-gedreht-rechts"/>
              <w:rPr>
                <w:color w:val="auto"/>
              </w:rPr>
            </w:pPr>
          </w:p>
        </w:tc>
        <w:tc>
          <w:tcPr>
            <w:tcW w:w="417" w:type="pct"/>
            <w:textDirection w:val="tbRl"/>
            <w:vAlign w:val="center"/>
          </w:tcPr>
          <w:p w14:paraId="32B8C1F5" w14:textId="77777777" w:rsidR="00835977" w:rsidRPr="00412132" w:rsidRDefault="00835977" w:rsidP="00536241">
            <w:pPr>
              <w:pStyle w:val="Tabelle-gedreht-rechts"/>
              <w:rPr>
                <w:color w:val="auto"/>
              </w:rPr>
            </w:pPr>
          </w:p>
        </w:tc>
        <w:tc>
          <w:tcPr>
            <w:tcW w:w="417" w:type="pct"/>
            <w:textDirection w:val="tbRl"/>
            <w:vAlign w:val="center"/>
          </w:tcPr>
          <w:p w14:paraId="74F59723" w14:textId="77777777" w:rsidR="00835977" w:rsidRPr="00412132" w:rsidRDefault="00835977" w:rsidP="00536241">
            <w:pPr>
              <w:pStyle w:val="Tabelle-gedreht-rechts"/>
              <w:rPr>
                <w:color w:val="auto"/>
              </w:rPr>
            </w:pPr>
          </w:p>
        </w:tc>
        <w:tc>
          <w:tcPr>
            <w:tcW w:w="417" w:type="pct"/>
            <w:textDirection w:val="tbRl"/>
            <w:vAlign w:val="center"/>
          </w:tcPr>
          <w:p w14:paraId="0CB41054" w14:textId="77777777" w:rsidR="00835977" w:rsidRPr="00412132" w:rsidRDefault="00835977" w:rsidP="00536241">
            <w:pPr>
              <w:pStyle w:val="Tabelle-gedreht-rechts"/>
              <w:rPr>
                <w:color w:val="auto"/>
              </w:rPr>
            </w:pPr>
          </w:p>
        </w:tc>
        <w:tc>
          <w:tcPr>
            <w:tcW w:w="417" w:type="pct"/>
            <w:textDirection w:val="tbRl"/>
            <w:vAlign w:val="center"/>
          </w:tcPr>
          <w:p w14:paraId="72E32EAB" w14:textId="77777777" w:rsidR="00835977" w:rsidRPr="00412132" w:rsidRDefault="00835977" w:rsidP="00536241">
            <w:pPr>
              <w:pStyle w:val="Tabelle-gedreht-rechts"/>
              <w:rPr>
                <w:color w:val="auto"/>
              </w:rPr>
            </w:pPr>
          </w:p>
        </w:tc>
        <w:tc>
          <w:tcPr>
            <w:tcW w:w="417" w:type="pct"/>
            <w:textDirection w:val="tbRl"/>
            <w:vAlign w:val="center"/>
          </w:tcPr>
          <w:p w14:paraId="10825341" w14:textId="77777777" w:rsidR="00835977" w:rsidRPr="00412132" w:rsidRDefault="00835977" w:rsidP="00536241">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72C0A546" w14:textId="77777777" w:rsidR="00835977" w:rsidRPr="00412132" w:rsidRDefault="00835977" w:rsidP="00536241">
            <w:pPr>
              <w:pStyle w:val="Tabelle-gedreht-rechts"/>
            </w:pPr>
            <w:r w:rsidRPr="00412132">
              <w:t>S8</w:t>
            </w:r>
          </w:p>
        </w:tc>
      </w:tr>
    </w:tbl>
    <w:p w14:paraId="5BE6BED6" w14:textId="77777777" w:rsidR="004B0752" w:rsidRPr="00412132" w:rsidRDefault="004B0752" w:rsidP="00536241"/>
    <w:p w14:paraId="3E340F7A" w14:textId="77777777" w:rsidR="004B0752" w:rsidRPr="00355F90" w:rsidRDefault="004B0752" w:rsidP="00536241">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takimata sanctus est Lorem ipsum dolor </w:t>
      </w:r>
      <w:proofErr w:type="gramStart"/>
      <w:r w:rsidRPr="00355F90">
        <w:rPr>
          <w:lang w:val="en-CA"/>
        </w:rPr>
        <w:t>sit</w:t>
      </w:r>
      <w:proofErr w:type="gramEnd"/>
      <w:r w:rsidRPr="00355F90">
        <w:rPr>
          <w:lang w:val="en-CA"/>
        </w:rPr>
        <w:t xml:space="preserve"> amet. Lorem ipsum dolor sit amet, consetetur sadipscing elitr, sed diam nonumy eirmod tempor invidunt ut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6E429F32" w14:textId="77777777" w:rsidR="00412132" w:rsidRPr="00355F90" w:rsidRDefault="00412132" w:rsidP="00536241">
      <w:pPr>
        <w:rPr>
          <w:lang w:val="en-CA"/>
        </w:rPr>
      </w:pPr>
    </w:p>
    <w:p w14:paraId="0CE2463D" w14:textId="77777777" w:rsidR="00412132" w:rsidRPr="00355F90" w:rsidRDefault="00412132" w:rsidP="00536241">
      <w:pPr>
        <w:pStyle w:val="berschrift2"/>
        <w:rPr>
          <w:lang w:val="en-CA"/>
        </w:rPr>
      </w:pPr>
      <w:proofErr w:type="spellStart"/>
      <w:r w:rsidRPr="00355F90">
        <w:rPr>
          <w:lang w:val="en-CA"/>
        </w:rPr>
        <w:lastRenderedPageBreak/>
        <w:t>Abschnitt</w:t>
      </w:r>
      <w:proofErr w:type="spellEnd"/>
      <w:r w:rsidRPr="00355F90">
        <w:rPr>
          <w:lang w:val="en-CA"/>
        </w:rPr>
        <w:t xml:space="preserve"> 2</w:t>
      </w:r>
    </w:p>
    <w:p w14:paraId="5FAD5C6A" w14:textId="77777777" w:rsidR="005B4067" w:rsidRPr="00355F90" w:rsidRDefault="005B4067" w:rsidP="00536241">
      <w:pPr>
        <w:pStyle w:val="TextboxHighlighted"/>
        <w:pBdr>
          <w:top w:val="single" w:sz="24" w:space="1" w:color="8EAADB" w:themeColor="accent1" w:themeTint="99"/>
          <w:left w:val="single" w:sz="24" w:space="4" w:color="8EAADB" w:themeColor="accent1" w:themeTint="99"/>
          <w:bottom w:val="single" w:sz="24" w:space="1" w:color="8EAADB" w:themeColor="accent1" w:themeTint="99"/>
          <w:right w:val="single" w:sz="24" w:space="4" w:color="8EAADB" w:themeColor="accent1" w:themeTint="99"/>
        </w:pBdr>
        <w:shd w:val="clear" w:color="auto" w:fill="FFF2CC" w:themeFill="accent4" w:themeFillTint="33"/>
        <w:rPr>
          <w:lang w:val="en-CA"/>
        </w:rPr>
      </w:pPr>
      <w:r w:rsidRPr="00412132">
        <w:t xml:space="preserve">Lorem ipsum dolor sit </w:t>
      </w:r>
      <w:proofErr w:type="spellStart"/>
      <w:r w:rsidRPr="00412132">
        <w:t>amet</w:t>
      </w:r>
      <w:proofErr w:type="spellEnd"/>
      <w:r w:rsidRPr="00412132">
        <w:t xml:space="preserve">, </w:t>
      </w:r>
      <w:proofErr w:type="spellStart"/>
      <w:r w:rsidRPr="00412132">
        <w:t>consetetur</w:t>
      </w:r>
      <w:proofErr w:type="spellEnd"/>
      <w:r w:rsidRPr="00412132">
        <w:t xml:space="preserve"> </w:t>
      </w:r>
      <w:proofErr w:type="spellStart"/>
      <w:r w:rsidRPr="00412132">
        <w:t>sadipscing</w:t>
      </w:r>
      <w:proofErr w:type="spellEnd"/>
      <w:r w:rsidRPr="00412132">
        <w:t xml:space="preserve"> </w:t>
      </w:r>
      <w:proofErr w:type="spellStart"/>
      <w:r w:rsidRPr="00412132">
        <w:t>elitr</w:t>
      </w:r>
      <w:proofErr w:type="spellEnd"/>
      <w:r w:rsidRPr="00412132">
        <w:t xml:space="preserve">, sed diam </w:t>
      </w:r>
      <w:proofErr w:type="spellStart"/>
      <w:r w:rsidRPr="00412132">
        <w:t>nonumy</w:t>
      </w:r>
      <w:proofErr w:type="spellEnd"/>
      <w:r w:rsidRPr="00412132">
        <w:t xml:space="preserve"> </w:t>
      </w:r>
      <w:proofErr w:type="spellStart"/>
      <w:r w:rsidRPr="00412132">
        <w:t>eirmod</w:t>
      </w:r>
      <w:proofErr w:type="spellEnd"/>
      <w:r w:rsidRPr="00412132">
        <w:t xml:space="preserve"> </w:t>
      </w:r>
      <w:proofErr w:type="spellStart"/>
      <w:r w:rsidRPr="00412132">
        <w:t>tempor</w:t>
      </w:r>
      <w:proofErr w:type="spellEnd"/>
      <w:r w:rsidRPr="00412132">
        <w:t xml:space="preserve"> </w:t>
      </w:r>
      <w:proofErr w:type="spellStart"/>
      <w:r w:rsidRPr="00412132">
        <w:t>invidunt</w:t>
      </w:r>
      <w:proofErr w:type="spellEnd"/>
      <w:r w:rsidRPr="00412132">
        <w:t xml:space="preserve"> </w:t>
      </w:r>
      <w:proofErr w:type="spellStart"/>
      <w:r w:rsidRPr="00412132">
        <w:t>ut</w:t>
      </w:r>
      <w:proofErr w:type="spellEnd"/>
      <w:r w:rsidRPr="00412132">
        <w:t xml:space="preserve"> labore et dolore magna </w:t>
      </w:r>
      <w:proofErr w:type="spellStart"/>
      <w:r w:rsidRPr="00412132">
        <w:t>aliquyam</w:t>
      </w:r>
      <w:proofErr w:type="spellEnd"/>
      <w:r w:rsidRPr="00412132">
        <w:t xml:space="preserve"> </w:t>
      </w:r>
      <w:proofErr w:type="spellStart"/>
      <w:r w:rsidRPr="00412132">
        <w:t>erat</w:t>
      </w:r>
      <w:proofErr w:type="spellEnd"/>
      <w:r w:rsidRPr="00412132">
        <w:t xml:space="preserve">, sed diam </w:t>
      </w:r>
      <w:proofErr w:type="spellStart"/>
      <w:r w:rsidRPr="00412132">
        <w:t>voluptua</w:t>
      </w:r>
      <w:proofErr w:type="spellEnd"/>
      <w:r w:rsidRPr="00412132">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18BF2893" w14:textId="77777777" w:rsidR="005B4067" w:rsidRPr="00355F90" w:rsidRDefault="005B4067" w:rsidP="00536241">
      <w:pPr>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78844F9D" w14:textId="77777777" w:rsidR="00CB053B" w:rsidRPr="00355F90" w:rsidRDefault="00CB053B" w:rsidP="00536241">
      <w:pPr>
        <w:rPr>
          <w:lang w:val="en-CA"/>
        </w:rPr>
      </w:pPr>
    </w:p>
    <w:p w14:paraId="06EF2D6E" w14:textId="77777777" w:rsidR="00CB053B" w:rsidRPr="00355F90" w:rsidRDefault="00CB053B" w:rsidP="00536241">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takimata sanctus est Lorem ipsum dolor </w:t>
      </w:r>
      <w:proofErr w:type="gramStart"/>
      <w:r w:rsidRPr="00355F90">
        <w:rPr>
          <w:lang w:val="en-CA"/>
        </w:rPr>
        <w:t>sit</w:t>
      </w:r>
      <w:proofErr w:type="gramEnd"/>
      <w:r w:rsidRPr="00355F90">
        <w:rPr>
          <w:lang w:val="en-CA"/>
        </w:rPr>
        <w:t xml:space="preserve"> amet.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20AE7DF3" w14:textId="77777777" w:rsidR="00412132" w:rsidRPr="00355F90" w:rsidRDefault="00412132" w:rsidP="00536241">
      <w:pPr>
        <w:pStyle w:val="berschrift2"/>
        <w:rPr>
          <w:lang w:val="en-CA"/>
        </w:rPr>
      </w:pPr>
      <w:proofErr w:type="spellStart"/>
      <w:r w:rsidRPr="00355F90">
        <w:rPr>
          <w:lang w:val="en-CA"/>
        </w:rPr>
        <w:t>Abschnitt</w:t>
      </w:r>
      <w:proofErr w:type="spellEnd"/>
      <w:r w:rsidRPr="00355F90">
        <w:rPr>
          <w:lang w:val="en-CA"/>
        </w:rPr>
        <w:t xml:space="preserve"> 3</w:t>
      </w:r>
    </w:p>
    <w:p w14:paraId="61229477" w14:textId="77777777" w:rsidR="00100B8E" w:rsidRPr="00355F90" w:rsidRDefault="00100B8E" w:rsidP="00536241">
      <w:pPr>
        <w:rPr>
          <w:lang w:val="en-CA"/>
        </w:rPr>
        <w:sectPr w:rsidR="00100B8E" w:rsidRPr="00355F90" w:rsidSect="00DE4117">
          <w:type w:val="continuous"/>
          <w:pgSz w:w="11906" w:h="16838"/>
          <w:pgMar w:top="1417" w:right="1417" w:bottom="1134" w:left="1417" w:header="850" w:footer="283" w:gutter="0"/>
          <w:cols w:space="708"/>
          <w:docGrid w:linePitch="360"/>
        </w:sectPr>
      </w:pPr>
    </w:p>
    <w:p w14:paraId="06A6741F" w14:textId="77777777" w:rsidR="00CB053B" w:rsidRPr="00355F90" w:rsidRDefault="00CB053B" w:rsidP="00536241">
      <w:pPr>
        <w:rPr>
          <w:lang w:val="en-CA"/>
        </w:rPr>
      </w:pPr>
      <w:proofErr w:type="spellStart"/>
      <w:r w:rsidRPr="00100B8E">
        <w:rPr>
          <w:lang w:val="en-US"/>
        </w:rPr>
        <w:t>Standardtext</w:t>
      </w:r>
      <w:proofErr w:type="spellEnd"/>
      <w:r w:rsidRPr="00100B8E">
        <w:rPr>
          <w:lang w:val="en-US"/>
        </w:rPr>
        <w:t xml:space="preserve">: At </w:t>
      </w:r>
      <w:proofErr w:type="spellStart"/>
      <w:r w:rsidRPr="00100B8E">
        <w:rPr>
          <w:lang w:val="en-US"/>
        </w:rPr>
        <w:t>vero</w:t>
      </w:r>
      <w:proofErr w:type="spellEnd"/>
      <w:r w:rsidRPr="00100B8E">
        <w:rPr>
          <w:lang w:val="en-US"/>
        </w:rPr>
        <w:t xml:space="preserve"> </w:t>
      </w:r>
      <w:proofErr w:type="spellStart"/>
      <w:r w:rsidRPr="00100B8E">
        <w:rPr>
          <w:lang w:val="en-US"/>
        </w:rPr>
        <w:t>eos</w:t>
      </w:r>
      <w:proofErr w:type="spellEnd"/>
      <w:r w:rsidRPr="00100B8E">
        <w:rPr>
          <w:lang w:val="en-US"/>
        </w:rPr>
        <w:t xml:space="preserve"> et </w:t>
      </w:r>
      <w:proofErr w:type="spellStart"/>
      <w:r w:rsidRPr="00100B8E">
        <w:rPr>
          <w:lang w:val="en-US"/>
        </w:rPr>
        <w:t>accusam</w:t>
      </w:r>
      <w:proofErr w:type="spellEnd"/>
      <w:r w:rsidRPr="00100B8E">
        <w:rPr>
          <w:lang w:val="en-US"/>
        </w:rPr>
        <w:t xml:space="preserve"> et </w:t>
      </w:r>
      <w:proofErr w:type="spellStart"/>
      <w:r w:rsidRPr="00100B8E">
        <w:rPr>
          <w:lang w:val="en-US"/>
        </w:rPr>
        <w:t>justo</w:t>
      </w:r>
      <w:proofErr w:type="spellEnd"/>
      <w:r w:rsidRPr="00100B8E">
        <w:rPr>
          <w:lang w:val="en-US"/>
        </w:rPr>
        <w:t xml:space="preserve"> duo </w:t>
      </w:r>
      <w:proofErr w:type="spellStart"/>
      <w:r w:rsidRPr="00100B8E">
        <w:rPr>
          <w:lang w:val="en-US"/>
        </w:rPr>
        <w:t>dolores</w:t>
      </w:r>
      <w:proofErr w:type="spellEnd"/>
      <w:r w:rsidRPr="00100B8E">
        <w:rPr>
          <w:lang w:val="en-US"/>
        </w:rPr>
        <w:t xml:space="preserve"> et </w:t>
      </w:r>
      <w:proofErr w:type="spellStart"/>
      <w:r w:rsidRPr="00100B8E">
        <w:rPr>
          <w:lang w:val="en-US"/>
        </w:rPr>
        <w:t>ea</w:t>
      </w:r>
      <w:proofErr w:type="spellEnd"/>
      <w:r w:rsidRPr="00100B8E">
        <w:rPr>
          <w:lang w:val="en-US"/>
        </w:rPr>
        <w:t xml:space="preserve"> </w:t>
      </w:r>
      <w:proofErr w:type="spellStart"/>
      <w:r w:rsidRPr="00100B8E">
        <w:rPr>
          <w:lang w:val="en-US"/>
        </w:rPr>
        <w:t>rebum</w:t>
      </w:r>
      <w:proofErr w:type="spellEnd"/>
      <w:r w:rsidRPr="00100B8E">
        <w:rPr>
          <w:lang w:val="en-US"/>
        </w:rPr>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amet. Stet clita kasd gubergren, no sea takimata sanctus est Lorem </w:t>
      </w:r>
      <w:r w:rsidRPr="00355F90">
        <w:rPr>
          <w:lang w:val="en-CA"/>
        </w:rPr>
        <w:t xml:space="preserve">ipsum dolor </w:t>
      </w:r>
      <w:proofErr w:type="gramStart"/>
      <w:r w:rsidRPr="00355F90">
        <w:rPr>
          <w:lang w:val="en-CA"/>
        </w:rPr>
        <w:t>sit</w:t>
      </w:r>
      <w:proofErr w:type="gramEnd"/>
      <w:r w:rsidRPr="00355F90">
        <w:rPr>
          <w:lang w:val="en-CA"/>
        </w:rPr>
        <w:t xml:space="preserve"> amet.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3AC18967" w14:textId="77777777" w:rsidR="00CB053B" w:rsidRPr="00355F90" w:rsidRDefault="00CB053B" w:rsidP="00536241">
      <w:pPr>
        <w:rPr>
          <w:lang w:val="en-CA"/>
        </w:rPr>
      </w:pPr>
    </w:p>
    <w:p w14:paraId="2DC0FA7A" w14:textId="77777777" w:rsidR="00CB053B" w:rsidRPr="00355F90" w:rsidRDefault="00CB053B" w:rsidP="00536241">
      <w:pPr>
        <w:rPr>
          <w:lang w:val="en-CA"/>
        </w:rPr>
        <w:sectPr w:rsidR="00CB053B" w:rsidRPr="00355F90" w:rsidSect="00100B8E">
          <w:type w:val="continuous"/>
          <w:pgSz w:w="11906" w:h="16838"/>
          <w:pgMar w:top="1417" w:right="1417" w:bottom="1134" w:left="1417" w:header="850" w:footer="283" w:gutter="0"/>
          <w:cols w:num="2" w:space="708"/>
          <w:docGrid w:linePitch="360"/>
        </w:sect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
    <w:p w14:paraId="5F55EDCA" w14:textId="77777777" w:rsidR="00CB053B" w:rsidRPr="00355F90" w:rsidRDefault="00CB053B" w:rsidP="00536241">
      <w:pPr>
        <w:rPr>
          <w:lang w:val="en-CA"/>
        </w:rPr>
      </w:pPr>
      <w:proofErr w:type="spellStart"/>
      <w:r w:rsidRPr="00412132">
        <w:rPr>
          <w:lang w:val="en-US"/>
        </w:rPr>
        <w:t>sadipscing</w:t>
      </w:r>
      <w:proofErr w:type="spellEnd"/>
      <w:r w:rsidRPr="00412132">
        <w:rPr>
          <w:lang w:val="en-US"/>
        </w:rPr>
        <w:t xml:space="preserve"> </w:t>
      </w:r>
      <w:proofErr w:type="spellStart"/>
      <w:r w:rsidRPr="00412132">
        <w:rPr>
          <w:lang w:val="en-US"/>
        </w:rPr>
        <w:t>elitr</w:t>
      </w:r>
      <w:proofErr w:type="spellEnd"/>
      <w:r w:rsidRPr="00412132">
        <w:rPr>
          <w:lang w:val="en-US"/>
        </w:rPr>
        <w:t xml:space="preserve">, sed diam </w:t>
      </w:r>
      <w:proofErr w:type="spellStart"/>
      <w:r w:rsidRPr="00412132">
        <w:rPr>
          <w:lang w:val="en-US"/>
        </w:rPr>
        <w:t>nonumy</w:t>
      </w:r>
      <w:proofErr w:type="spellEnd"/>
      <w:r w:rsidRPr="00412132">
        <w:rPr>
          <w:lang w:val="en-US"/>
        </w:rPr>
        <w:t xml:space="preserve"> </w:t>
      </w:r>
      <w:proofErr w:type="spellStart"/>
      <w:r w:rsidRPr="00412132">
        <w:rPr>
          <w:lang w:val="en-US"/>
        </w:rPr>
        <w:t>eirmod</w:t>
      </w:r>
      <w:proofErr w:type="spellEnd"/>
      <w:r w:rsidRPr="00412132">
        <w:rPr>
          <w:lang w:val="en-US"/>
        </w:rPr>
        <w:t xml:space="preserve"> </w:t>
      </w:r>
      <w:proofErr w:type="spellStart"/>
      <w:r w:rsidRPr="00412132">
        <w:rPr>
          <w:lang w:val="en-US"/>
        </w:rPr>
        <w:t>tempor</w:t>
      </w:r>
      <w:proofErr w:type="spellEnd"/>
      <w:r w:rsidRPr="00412132">
        <w:rPr>
          <w:lang w:val="en-US"/>
        </w:rPr>
        <w:t xml:space="preserve"> </w:t>
      </w:r>
      <w:proofErr w:type="spellStart"/>
      <w:r w:rsidRPr="00412132">
        <w:rPr>
          <w:lang w:val="en-US"/>
        </w:rPr>
        <w:t>invidunt</w:t>
      </w:r>
      <w:proofErr w:type="spellEnd"/>
      <w:r w:rsidRPr="00412132">
        <w:rPr>
          <w:lang w:val="en-US"/>
        </w:rPr>
        <w:t xml:space="preserve"> </w:t>
      </w:r>
      <w:proofErr w:type="spellStart"/>
      <w:r w:rsidRPr="00412132">
        <w:rPr>
          <w:lang w:val="en-US"/>
        </w:rPr>
        <w:t>ut</w:t>
      </w:r>
      <w:proofErr w:type="spellEnd"/>
      <w:r w:rsidRPr="00412132">
        <w:rPr>
          <w:lang w:val="en-US"/>
        </w:rPr>
        <w:t xml:space="preserve"> labore et dolore magna </w:t>
      </w:r>
      <w:proofErr w:type="spellStart"/>
      <w:r w:rsidRPr="00412132">
        <w:rPr>
          <w:lang w:val="en-US"/>
        </w:rPr>
        <w:t>aliquyam</w:t>
      </w:r>
      <w:proofErr w:type="spellEnd"/>
      <w:r w:rsidRPr="00412132">
        <w:rPr>
          <w:lang w:val="en-US"/>
        </w:rPr>
        <w:t xml:space="preserve"> </w:t>
      </w:r>
      <w:proofErr w:type="spellStart"/>
      <w:r w:rsidRPr="00412132">
        <w:rPr>
          <w:lang w:val="en-US"/>
        </w:rPr>
        <w:t>erat</w:t>
      </w:r>
      <w:proofErr w:type="spellEnd"/>
      <w:r w:rsidRPr="00412132">
        <w:rPr>
          <w:lang w:val="en-US"/>
        </w:rPr>
        <w:t xml:space="preserve">, sed diam </w:t>
      </w:r>
      <w:proofErr w:type="spellStart"/>
      <w:r w:rsidRPr="00412132">
        <w:rPr>
          <w:lang w:val="en-US"/>
        </w:rPr>
        <w:t>voluptua</w:t>
      </w:r>
      <w:proofErr w:type="spellEnd"/>
      <w:r w:rsidRPr="00412132">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takimata sanctus est Lorem ipsum dolor </w:t>
      </w:r>
      <w:proofErr w:type="gramStart"/>
      <w:r w:rsidRPr="00355F90">
        <w:rPr>
          <w:lang w:val="en-CA"/>
        </w:rPr>
        <w:t>sit</w:t>
      </w:r>
      <w:proofErr w:type="gramEnd"/>
      <w:r w:rsidRPr="00355F90">
        <w:rPr>
          <w:lang w:val="en-CA"/>
        </w:rPr>
        <w:t xml:space="preserve"> </w:t>
      </w:r>
      <w:r w:rsidRPr="00355F90">
        <w:rPr>
          <w:lang w:val="en-CA"/>
        </w:rPr>
        <w:lastRenderedPageBreak/>
        <w:t xml:space="preserve">amet.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7E90458E" w14:textId="77777777" w:rsidR="00CB053B" w:rsidRPr="00355F90" w:rsidRDefault="00CB053B" w:rsidP="00536241">
      <w:pPr>
        <w:rPr>
          <w:lang w:val="en-CA"/>
        </w:rPr>
      </w:pPr>
    </w:p>
    <w:p w14:paraId="7FC95D5B" w14:textId="77777777" w:rsidR="00CB053B" w:rsidRPr="00355F90" w:rsidRDefault="00CB053B" w:rsidP="00536241">
      <w:pPr>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6B0F672A" w14:textId="77777777" w:rsidR="00CB053B" w:rsidRPr="00355F90" w:rsidRDefault="00CB053B" w:rsidP="00536241">
      <w:pPr>
        <w:rPr>
          <w:lang w:val="en-CA"/>
        </w:rPr>
      </w:pPr>
    </w:p>
    <w:p w14:paraId="48F5A0E1" w14:textId="77777777" w:rsidR="00CB053B" w:rsidRPr="00355F90" w:rsidRDefault="00CB053B" w:rsidP="00536241">
      <w:pPr>
        <w:rPr>
          <w:lang w:val="en-CA"/>
        </w:rPr>
      </w:pPr>
      <w:proofErr w:type="spellStart"/>
      <w:r w:rsidRPr="00100B8E">
        <w:rPr>
          <w:lang w:val="en-US"/>
        </w:rPr>
        <w:t>Standardtext</w:t>
      </w:r>
      <w:proofErr w:type="spellEnd"/>
      <w:r w:rsidRPr="00100B8E">
        <w:rPr>
          <w:lang w:val="en-US"/>
        </w:rPr>
        <w:t xml:space="preserve">: At </w:t>
      </w:r>
      <w:proofErr w:type="spellStart"/>
      <w:r w:rsidRPr="00100B8E">
        <w:rPr>
          <w:lang w:val="en-US"/>
        </w:rPr>
        <w:t>vero</w:t>
      </w:r>
      <w:proofErr w:type="spellEnd"/>
      <w:r w:rsidRPr="00100B8E">
        <w:rPr>
          <w:lang w:val="en-US"/>
        </w:rPr>
        <w:t xml:space="preserve"> </w:t>
      </w:r>
      <w:proofErr w:type="spellStart"/>
      <w:r w:rsidRPr="00100B8E">
        <w:rPr>
          <w:lang w:val="en-US"/>
        </w:rPr>
        <w:t>eos</w:t>
      </w:r>
      <w:proofErr w:type="spellEnd"/>
      <w:r w:rsidRPr="00100B8E">
        <w:rPr>
          <w:lang w:val="en-US"/>
        </w:rPr>
        <w:t xml:space="preserve"> et </w:t>
      </w:r>
      <w:proofErr w:type="spellStart"/>
      <w:r w:rsidRPr="00100B8E">
        <w:rPr>
          <w:lang w:val="en-US"/>
        </w:rPr>
        <w:t>accusam</w:t>
      </w:r>
      <w:proofErr w:type="spellEnd"/>
      <w:r w:rsidRPr="00100B8E">
        <w:rPr>
          <w:lang w:val="en-US"/>
        </w:rPr>
        <w:t xml:space="preserve"> et </w:t>
      </w:r>
      <w:proofErr w:type="spellStart"/>
      <w:r w:rsidRPr="00100B8E">
        <w:rPr>
          <w:lang w:val="en-US"/>
        </w:rPr>
        <w:t>justo</w:t>
      </w:r>
      <w:proofErr w:type="spellEnd"/>
      <w:r w:rsidRPr="00100B8E">
        <w:rPr>
          <w:lang w:val="en-US"/>
        </w:rPr>
        <w:t xml:space="preserve"> duo </w:t>
      </w:r>
      <w:proofErr w:type="spellStart"/>
      <w:r w:rsidRPr="00100B8E">
        <w:rPr>
          <w:lang w:val="en-US"/>
        </w:rPr>
        <w:t>dolores</w:t>
      </w:r>
      <w:proofErr w:type="spellEnd"/>
      <w:r w:rsidRPr="00100B8E">
        <w:rPr>
          <w:lang w:val="en-US"/>
        </w:rPr>
        <w:t xml:space="preserve"> et </w:t>
      </w:r>
      <w:proofErr w:type="spellStart"/>
      <w:r w:rsidRPr="00100B8E">
        <w:rPr>
          <w:lang w:val="en-US"/>
        </w:rPr>
        <w:t>ea</w:t>
      </w:r>
      <w:proofErr w:type="spellEnd"/>
      <w:r w:rsidRPr="00100B8E">
        <w:rPr>
          <w:lang w:val="en-US"/>
        </w:rPr>
        <w:t xml:space="preserve"> </w:t>
      </w:r>
      <w:proofErr w:type="spellStart"/>
      <w:r w:rsidRPr="00100B8E">
        <w:rPr>
          <w:lang w:val="en-US"/>
        </w:rPr>
        <w:t>rebum</w:t>
      </w:r>
      <w:proofErr w:type="spellEnd"/>
      <w:r w:rsidRPr="00100B8E">
        <w:rPr>
          <w:lang w:val="en-US"/>
        </w:rPr>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clita kasd gubergren, no sea takimata sanctus est Lorem ipsum dolor </w:t>
      </w:r>
      <w:proofErr w:type="gramStart"/>
      <w:r w:rsidRPr="00355F90">
        <w:rPr>
          <w:lang w:val="en-CA"/>
        </w:rPr>
        <w:t>sit</w:t>
      </w:r>
      <w:proofErr w:type="gramEnd"/>
      <w:r w:rsidRPr="00355F90">
        <w:rPr>
          <w:lang w:val="en-CA"/>
        </w:rPr>
        <w:t xml:space="preserve"> amet.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w:t>
      </w:r>
    </w:p>
    <w:p w14:paraId="1229C3DD" w14:textId="77777777" w:rsidR="00CB053B" w:rsidRPr="00355F90" w:rsidRDefault="00CB053B" w:rsidP="00536241">
      <w:pPr>
        <w:pStyle w:val="TextboxHighlighted"/>
        <w:pBdr>
          <w:top w:val="single" w:sz="24" w:space="1" w:color="8EAADB" w:themeColor="accent1" w:themeTint="99"/>
          <w:left w:val="single" w:sz="24" w:space="4" w:color="8EAADB" w:themeColor="accent1" w:themeTint="99"/>
          <w:bottom w:val="single" w:sz="24" w:space="1" w:color="8EAADB" w:themeColor="accent1" w:themeTint="99"/>
          <w:right w:val="single" w:sz="24" w:space="4" w:color="8EAADB" w:themeColor="accent1" w:themeTint="99"/>
        </w:pBdr>
        <w:shd w:val="clear" w:color="auto" w:fill="FFF2CC" w:themeFill="accent4" w:themeFillTint="33"/>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674BACE1" w14:textId="77777777" w:rsidR="00CB053B" w:rsidRPr="00355F90" w:rsidRDefault="00CB053B" w:rsidP="00536241">
      <w:pPr>
        <w:rPr>
          <w:lang w:val="en-CA"/>
        </w:rPr>
      </w:pPr>
      <w:r w:rsidRPr="0076552D">
        <w:rPr>
          <w:lang w:val="en-US"/>
        </w:rPr>
        <w:t xml:space="preserve">Lorem ipsum dolor sit </w:t>
      </w:r>
      <w:proofErr w:type="spellStart"/>
      <w:r w:rsidRPr="0076552D">
        <w:rPr>
          <w:lang w:val="en-US"/>
        </w:rPr>
        <w:t>amet</w:t>
      </w:r>
      <w:proofErr w:type="spellEnd"/>
      <w:r w:rsidRPr="0076552D">
        <w:rPr>
          <w:lang w:val="en-US"/>
        </w:rPr>
        <w:t xml:space="preserve">, </w:t>
      </w:r>
      <w:proofErr w:type="spellStart"/>
      <w:r w:rsidRPr="0076552D">
        <w:rPr>
          <w:lang w:val="en-US"/>
        </w:rPr>
        <w:t>consetetur</w:t>
      </w:r>
      <w:proofErr w:type="spellEnd"/>
      <w:r w:rsidRPr="0076552D">
        <w:rPr>
          <w:lang w:val="en-US"/>
        </w:rPr>
        <w:t xml:space="preserve"> </w:t>
      </w:r>
      <w:proofErr w:type="spellStart"/>
      <w:r w:rsidRPr="0076552D">
        <w:rPr>
          <w:lang w:val="en-US"/>
        </w:rPr>
        <w:t>sadipscing</w:t>
      </w:r>
      <w:proofErr w:type="spellEnd"/>
      <w:r w:rsidRPr="0076552D">
        <w:rPr>
          <w:lang w:val="en-US"/>
        </w:rPr>
        <w:t xml:space="preserve"> </w:t>
      </w:r>
      <w:proofErr w:type="spellStart"/>
      <w:r w:rsidRPr="0076552D">
        <w:rPr>
          <w:lang w:val="en-US"/>
        </w:rPr>
        <w:t>elitr</w:t>
      </w:r>
      <w:proofErr w:type="spellEnd"/>
      <w:r w:rsidRPr="0076552D">
        <w:rPr>
          <w:lang w:val="en-US"/>
        </w:rPr>
        <w:t xml:space="preserve">, sed diam </w:t>
      </w:r>
      <w:proofErr w:type="spellStart"/>
      <w:r w:rsidRPr="0076552D">
        <w:rPr>
          <w:lang w:val="en-US"/>
        </w:rPr>
        <w:t>nonumy</w:t>
      </w:r>
      <w:proofErr w:type="spellEnd"/>
      <w:r w:rsidRPr="0076552D">
        <w:rPr>
          <w:lang w:val="en-US"/>
        </w:rPr>
        <w:t xml:space="preserve"> </w:t>
      </w:r>
      <w:proofErr w:type="spellStart"/>
      <w:r w:rsidRPr="0076552D">
        <w:rPr>
          <w:lang w:val="en-US"/>
        </w:rPr>
        <w:t>eirmod</w:t>
      </w:r>
      <w:proofErr w:type="spellEnd"/>
      <w:r w:rsidRPr="0076552D">
        <w:rPr>
          <w:lang w:val="en-US"/>
        </w:rPr>
        <w:t xml:space="preserve"> </w:t>
      </w:r>
      <w:proofErr w:type="spellStart"/>
      <w:r w:rsidRPr="0076552D">
        <w:rPr>
          <w:lang w:val="en-US"/>
        </w:rPr>
        <w:t>tempor</w:t>
      </w:r>
      <w:proofErr w:type="spellEnd"/>
      <w:r w:rsidRPr="0076552D">
        <w:rPr>
          <w:lang w:val="en-US"/>
        </w:rPr>
        <w:t xml:space="preserve"> </w:t>
      </w:r>
      <w:proofErr w:type="spellStart"/>
      <w:r w:rsidRPr="0076552D">
        <w:rPr>
          <w:lang w:val="en-US"/>
        </w:rPr>
        <w:t>invidunt</w:t>
      </w:r>
      <w:proofErr w:type="spellEnd"/>
      <w:r w:rsidRPr="0076552D">
        <w:rPr>
          <w:lang w:val="en-US"/>
        </w:rPr>
        <w:t xml:space="preserve"> </w:t>
      </w:r>
      <w:proofErr w:type="spellStart"/>
      <w:r w:rsidRPr="0076552D">
        <w:rPr>
          <w:lang w:val="en-US"/>
        </w:rPr>
        <w:t>ut</w:t>
      </w:r>
      <w:proofErr w:type="spellEnd"/>
      <w:r w:rsidRPr="0076552D">
        <w:rPr>
          <w:lang w:val="en-US"/>
        </w:rPr>
        <w:t xml:space="preserve"> labore et dolore magna </w:t>
      </w:r>
      <w:proofErr w:type="spellStart"/>
      <w:r w:rsidRPr="0076552D">
        <w:rPr>
          <w:lang w:val="en-US"/>
        </w:rPr>
        <w:t>aliquyam</w:t>
      </w:r>
      <w:proofErr w:type="spellEnd"/>
      <w:r w:rsidRPr="0076552D">
        <w:rPr>
          <w:lang w:val="en-US"/>
        </w:rPr>
        <w:t xml:space="preserve"> </w:t>
      </w:r>
      <w:proofErr w:type="spellStart"/>
      <w:r w:rsidRPr="0076552D">
        <w:rPr>
          <w:lang w:val="en-US"/>
        </w:rPr>
        <w:t>erat</w:t>
      </w:r>
      <w:proofErr w:type="spellEnd"/>
      <w:r w:rsidRPr="0076552D">
        <w:rPr>
          <w:lang w:val="en-US"/>
        </w:rPr>
        <w:t xml:space="preserve">, sed diam </w:t>
      </w:r>
      <w:proofErr w:type="spellStart"/>
      <w:r w:rsidRPr="0076552D">
        <w:rPr>
          <w:lang w:val="en-US"/>
        </w:rPr>
        <w:t>voluptua</w:t>
      </w:r>
      <w:proofErr w:type="spellEnd"/>
      <w:r w:rsidRPr="0076552D">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5D342B66" w14:textId="77777777" w:rsidR="00CB053B" w:rsidRPr="00355F90" w:rsidRDefault="00CB053B" w:rsidP="00536241">
      <w:pPr>
        <w:rPr>
          <w:lang w:val="en-CA"/>
        </w:rPr>
      </w:pPr>
    </w:p>
    <w:p w14:paraId="3571C4F7" w14:textId="77777777" w:rsidR="00CB053B" w:rsidRPr="00355F90" w:rsidRDefault="00CB053B" w:rsidP="00536241">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w:t>
      </w:r>
      <w:r w:rsidRPr="00412132">
        <w:rPr>
          <w:lang w:val="en-US"/>
        </w:rPr>
        <w:t xml:space="preserve">Lorem ipsum dolor sit </w:t>
      </w:r>
      <w:proofErr w:type="spellStart"/>
      <w:r w:rsidRPr="00412132">
        <w:rPr>
          <w:lang w:val="en-US"/>
        </w:rPr>
        <w:t>amet</w:t>
      </w:r>
      <w:proofErr w:type="spellEnd"/>
      <w:r w:rsidRPr="00412132">
        <w:rPr>
          <w:lang w:val="en-US"/>
        </w:rPr>
        <w:t xml:space="preserve">, </w:t>
      </w:r>
      <w:proofErr w:type="spellStart"/>
      <w:r w:rsidRPr="00412132">
        <w:rPr>
          <w:lang w:val="en-US"/>
        </w:rPr>
        <w:t>consetetur</w:t>
      </w:r>
      <w:proofErr w:type="spellEnd"/>
      <w:r w:rsidRPr="00412132">
        <w:rPr>
          <w:lang w:val="en-US"/>
        </w:rPr>
        <w:t xml:space="preserve"> </w:t>
      </w:r>
      <w:proofErr w:type="spellStart"/>
      <w:r w:rsidRPr="00412132">
        <w:rPr>
          <w:lang w:val="en-US"/>
        </w:rPr>
        <w:t>sadipscing</w:t>
      </w:r>
      <w:proofErr w:type="spellEnd"/>
      <w:r w:rsidRPr="00412132">
        <w:rPr>
          <w:lang w:val="en-US"/>
        </w:rPr>
        <w:t xml:space="preserve"> </w:t>
      </w:r>
      <w:proofErr w:type="spellStart"/>
      <w:r w:rsidRPr="00412132">
        <w:rPr>
          <w:lang w:val="en-US"/>
        </w:rPr>
        <w:t>elitr</w:t>
      </w:r>
      <w:proofErr w:type="spellEnd"/>
      <w:r w:rsidRPr="00412132">
        <w:rPr>
          <w:lang w:val="en-US"/>
        </w:rPr>
        <w:t xml:space="preserve">, sed diam </w:t>
      </w:r>
      <w:proofErr w:type="spellStart"/>
      <w:r w:rsidRPr="00412132">
        <w:rPr>
          <w:lang w:val="en-US"/>
        </w:rPr>
        <w:t>nonumy</w:t>
      </w:r>
      <w:proofErr w:type="spellEnd"/>
      <w:r w:rsidRPr="00412132">
        <w:rPr>
          <w:lang w:val="en-US"/>
        </w:rPr>
        <w:t xml:space="preserve"> </w:t>
      </w:r>
      <w:proofErr w:type="spellStart"/>
      <w:r w:rsidRPr="00412132">
        <w:rPr>
          <w:lang w:val="en-US"/>
        </w:rPr>
        <w:t>eirmod</w:t>
      </w:r>
      <w:proofErr w:type="spellEnd"/>
      <w:r w:rsidRPr="00412132">
        <w:rPr>
          <w:lang w:val="en-US"/>
        </w:rPr>
        <w:t xml:space="preserve"> </w:t>
      </w:r>
      <w:proofErr w:type="spellStart"/>
      <w:r w:rsidRPr="00412132">
        <w:rPr>
          <w:lang w:val="en-US"/>
        </w:rPr>
        <w:t>tempor</w:t>
      </w:r>
      <w:proofErr w:type="spellEnd"/>
      <w:r w:rsidRPr="00412132">
        <w:rPr>
          <w:lang w:val="en-US"/>
        </w:rPr>
        <w:t xml:space="preserve"> </w:t>
      </w:r>
      <w:proofErr w:type="spellStart"/>
      <w:r w:rsidRPr="00412132">
        <w:rPr>
          <w:lang w:val="en-US"/>
        </w:rPr>
        <w:t>invidunt</w:t>
      </w:r>
      <w:proofErr w:type="spellEnd"/>
      <w:r w:rsidRPr="00412132">
        <w:rPr>
          <w:lang w:val="en-US"/>
        </w:rPr>
        <w:t xml:space="preserve"> </w:t>
      </w:r>
      <w:proofErr w:type="spellStart"/>
      <w:r w:rsidRPr="00412132">
        <w:rPr>
          <w:lang w:val="en-US"/>
        </w:rPr>
        <w:t>ut</w:t>
      </w:r>
      <w:proofErr w:type="spellEnd"/>
      <w:r w:rsidRPr="00412132">
        <w:rPr>
          <w:lang w:val="en-US"/>
        </w:rPr>
        <w:t xml:space="preserve"> labore et dolore magna </w:t>
      </w:r>
      <w:proofErr w:type="spellStart"/>
      <w:r w:rsidRPr="00412132">
        <w:rPr>
          <w:lang w:val="en-US"/>
        </w:rPr>
        <w:t>aliquyam</w:t>
      </w:r>
      <w:proofErr w:type="spellEnd"/>
      <w:r w:rsidRPr="00412132">
        <w:rPr>
          <w:lang w:val="en-US"/>
        </w:rPr>
        <w:t xml:space="preserve"> </w:t>
      </w:r>
      <w:proofErr w:type="spellStart"/>
      <w:r w:rsidRPr="00412132">
        <w:rPr>
          <w:lang w:val="en-US"/>
        </w:rPr>
        <w:t>erat</w:t>
      </w:r>
      <w:proofErr w:type="spellEnd"/>
      <w:r w:rsidRPr="00412132">
        <w:rPr>
          <w:lang w:val="en-US"/>
        </w:rPr>
        <w:t xml:space="preserve">, sed diam </w:t>
      </w:r>
      <w:proofErr w:type="spellStart"/>
      <w:r w:rsidRPr="00412132">
        <w:rPr>
          <w:lang w:val="en-US"/>
        </w:rPr>
        <w:t>voluptua</w:t>
      </w:r>
      <w:proofErr w:type="spellEnd"/>
      <w:r w:rsidRPr="00412132">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689E1A8F" w14:textId="77777777" w:rsidR="00100B8E" w:rsidRPr="00355F90" w:rsidRDefault="00100B8E" w:rsidP="00536241">
      <w:pPr>
        <w:rPr>
          <w:lang w:val="en-CA"/>
        </w:rPr>
        <w:sectPr w:rsidR="00100B8E" w:rsidRPr="00355F90" w:rsidSect="00100B8E">
          <w:type w:val="continuous"/>
          <w:pgSz w:w="11906" w:h="16838"/>
          <w:pgMar w:top="1417" w:right="1417" w:bottom="1134" w:left="1417" w:header="850" w:footer="283" w:gutter="0"/>
          <w:cols w:num="2" w:space="708"/>
          <w:docGrid w:linePitch="360"/>
        </w:sectPr>
      </w:pPr>
    </w:p>
    <w:p w14:paraId="25684D04" w14:textId="3C49DF48" w:rsidR="00536241" w:rsidRPr="00412132" w:rsidRDefault="00536241" w:rsidP="00536241">
      <w:pPr>
        <w:pStyle w:val="berschrift1"/>
      </w:pPr>
      <w:r>
        <w:lastRenderedPageBreak/>
        <w:t xml:space="preserve">Kapitel 2: </w:t>
      </w:r>
      <w:r w:rsidRPr="00412132">
        <w:t>Experimentelle Fallstudie: Erste Ergebnisse</w:t>
      </w:r>
    </w:p>
    <w:p w14:paraId="2D5F6A58" w14:textId="77777777" w:rsidR="00536241" w:rsidRPr="00412132" w:rsidRDefault="00536241" w:rsidP="00536241">
      <w:pPr>
        <w:pStyle w:val="AutorinName"/>
        <w:spacing w:after="120"/>
        <w:contextualSpacing w:val="0"/>
      </w:pPr>
      <w:r w:rsidRPr="00412132">
        <w:t>Max</w:t>
      </w:r>
      <w:r>
        <w:t xml:space="preserve"> Bernd</w:t>
      </w:r>
      <w:r w:rsidRPr="00412132">
        <w:t xml:space="preserve"> Mustermann</w:t>
      </w:r>
      <w:r w:rsidRPr="00412132">
        <w:rPr>
          <w:vertAlign w:val="superscript"/>
        </w:rPr>
        <w:t>1</w:t>
      </w:r>
      <w:r>
        <w:rPr>
          <w:vertAlign w:val="superscript"/>
        </w:rPr>
        <w:t>,</w:t>
      </w:r>
      <w:r w:rsidRPr="00B906A8">
        <w:rPr>
          <w:vertAlign w:val="superscript"/>
        </w:rPr>
        <w:t xml:space="preserve"> </w:t>
      </w:r>
      <w:proofErr w:type="gramStart"/>
      <w:r w:rsidRPr="00412132">
        <w:rPr>
          <w:vertAlign w:val="superscript"/>
        </w:rPr>
        <w:t>2</w:t>
      </w:r>
      <w:r w:rsidRPr="00412132">
        <w:t xml:space="preserve"> </w:t>
      </w:r>
      <w:r>
        <w:t>,</w:t>
      </w:r>
      <w:proofErr w:type="gramEnd"/>
      <w:r>
        <w:t xml:space="preserve"> </w:t>
      </w:r>
      <w:r w:rsidRPr="005D1B17">
        <w:t>Norbert Heiner</w:t>
      </w:r>
      <w:r>
        <w:t>-</w:t>
      </w:r>
      <w:r w:rsidRPr="005D1B17">
        <w:t>Müller</w:t>
      </w:r>
      <w:r w:rsidRPr="00412132">
        <w:rPr>
          <w:vertAlign w:val="superscript"/>
        </w:rPr>
        <w:t>1</w:t>
      </w:r>
      <w:r>
        <w:t xml:space="preserve"> </w:t>
      </w:r>
      <w:r w:rsidRPr="00412132">
        <w:t>&amp; Milla Musterfrau</w:t>
      </w:r>
      <w:r w:rsidRPr="00412132">
        <w:rPr>
          <w:vertAlign w:val="superscript"/>
        </w:rPr>
        <w:t>2</w:t>
      </w:r>
    </w:p>
    <w:p w14:paraId="407F8E48" w14:textId="77777777" w:rsidR="00536241" w:rsidRPr="00412132" w:rsidRDefault="00536241" w:rsidP="00536241">
      <w:pPr>
        <w:pStyle w:val="AutorinAffiliation"/>
      </w:pPr>
      <w:r w:rsidRPr="00412132">
        <w:rPr>
          <w:vertAlign w:val="superscript"/>
        </w:rPr>
        <w:t>1</w:t>
      </w:r>
      <w:r w:rsidRPr="00412132">
        <w:t xml:space="preserve"> Freie Universität </w:t>
      </w:r>
      <w:r w:rsidRPr="00203AF0">
        <w:t>Berlin</w:t>
      </w:r>
      <w:r w:rsidRPr="00412132">
        <w:t xml:space="preserve"> </w:t>
      </w:r>
    </w:p>
    <w:p w14:paraId="7882319A" w14:textId="77777777" w:rsidR="00536241" w:rsidRPr="00412132" w:rsidRDefault="00536241" w:rsidP="00536241">
      <w:pPr>
        <w:pStyle w:val="AutorinAffiliation"/>
        <w:spacing w:before="120"/>
        <w:contextualSpacing w:val="0"/>
      </w:pPr>
      <w:r w:rsidRPr="00412132">
        <w:rPr>
          <w:vertAlign w:val="superscript"/>
        </w:rPr>
        <w:t>2</w:t>
      </w:r>
      <w:r w:rsidRPr="00412132">
        <w:t xml:space="preserve"> Humboldt-Universität zu Berlin</w:t>
      </w:r>
    </w:p>
    <w:p w14:paraId="1A58057D" w14:textId="77777777" w:rsidR="00536241" w:rsidRPr="00536241" w:rsidRDefault="00536241" w:rsidP="00536241">
      <w:pPr>
        <w:pStyle w:val="Abstract"/>
        <w:spacing w:before="240"/>
        <w:rPr>
          <w:b/>
          <w:lang w:val="en-CA"/>
        </w:rPr>
      </w:pPr>
      <w:r w:rsidRPr="00536241">
        <w:rPr>
          <w:b/>
          <w:lang w:val="en-CA"/>
        </w:rPr>
        <w:t>Abstract</w:t>
      </w:r>
    </w:p>
    <w:p w14:paraId="3DD73E9D" w14:textId="77777777" w:rsidR="00536241" w:rsidRPr="00355F90" w:rsidRDefault="00536241" w:rsidP="00536241">
      <w:pPr>
        <w:pStyle w:val="Abstract"/>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0589DB57" w14:textId="77777777" w:rsidR="00536241" w:rsidRPr="00355F90" w:rsidRDefault="00536241" w:rsidP="00536241">
      <w:pPr>
        <w:pStyle w:val="Abstract"/>
        <w:rPr>
          <w:lang w:val="en-CA"/>
        </w:rPr>
      </w:pP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14B044F7" w14:textId="77777777" w:rsidR="00536241" w:rsidRPr="00412132" w:rsidRDefault="00536241" w:rsidP="00536241">
      <w:pPr>
        <w:pStyle w:val="Schlagwrter"/>
        <w:rPr>
          <w:b/>
        </w:rPr>
      </w:pPr>
      <w:r w:rsidRPr="00412132">
        <w:rPr>
          <w:b/>
        </w:rPr>
        <w:t>Schlagwörter</w:t>
      </w:r>
    </w:p>
    <w:p w14:paraId="49527F96" w14:textId="77777777" w:rsidR="00536241" w:rsidRPr="00412132" w:rsidRDefault="00536241" w:rsidP="00536241">
      <w:pPr>
        <w:pStyle w:val="Schlagwrter"/>
        <w:spacing w:after="0"/>
      </w:pPr>
      <w:r w:rsidRPr="00412132">
        <w:t>Experiment, Fallstudie, Extrapolation, Empirische Methode</w:t>
      </w:r>
    </w:p>
    <w:p w14:paraId="7CF57EBF" w14:textId="77777777" w:rsidR="00536241" w:rsidRPr="00355F90" w:rsidRDefault="00536241" w:rsidP="00536241">
      <w:pPr>
        <w:pStyle w:val="berschrift2"/>
        <w:rPr>
          <w:lang w:val="en-CA"/>
        </w:rPr>
      </w:pPr>
      <w:proofErr w:type="spellStart"/>
      <w:r w:rsidRPr="00355F90">
        <w:rPr>
          <w:lang w:val="en-CA"/>
        </w:rPr>
        <w:t>Abschnitt</w:t>
      </w:r>
      <w:proofErr w:type="spellEnd"/>
      <w:r w:rsidRPr="00355F90">
        <w:rPr>
          <w:lang w:val="en-CA"/>
        </w:rPr>
        <w:t xml:space="preserve"> 1</w:t>
      </w:r>
    </w:p>
    <w:p w14:paraId="710C5CBF" w14:textId="77777777" w:rsidR="00536241" w:rsidRPr="00355F90" w:rsidRDefault="00536241" w:rsidP="00536241">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024EF2DE" w14:textId="77777777" w:rsidR="00536241" w:rsidRPr="00412132" w:rsidRDefault="00536241" w:rsidP="00536241">
      <w:pPr>
        <w:pStyle w:val="berschrift3"/>
      </w:pPr>
      <w:r>
        <w:t>Abschnitt 1.1</w:t>
      </w:r>
    </w:p>
    <w:p w14:paraId="29C7DC48" w14:textId="77777777" w:rsidR="00536241" w:rsidRPr="00412132" w:rsidRDefault="00536241" w:rsidP="00536241">
      <w:r w:rsidRPr="00412132">
        <w:t>Standardtext mit Fußnote</w:t>
      </w:r>
      <w:r w:rsidRPr="00412132">
        <w:rPr>
          <w:rStyle w:val="Funotenzeichen"/>
        </w:rPr>
        <w:footnoteReference w:id="2"/>
      </w:r>
      <w:r w:rsidRPr="00412132">
        <w:t xml:space="preserve"> und Blockzitat:</w:t>
      </w:r>
    </w:p>
    <w:p w14:paraId="735A8162" w14:textId="77777777" w:rsidR="00536241" w:rsidRPr="00355F90" w:rsidRDefault="00536241" w:rsidP="00536241">
      <w:pPr>
        <w:pStyle w:val="Zitat"/>
        <w:rPr>
          <w:lang w:val="en-CA"/>
        </w:rPr>
      </w:pPr>
      <w:proofErr w:type="spellStart"/>
      <w:r w:rsidRPr="00355F90">
        <w:rPr>
          <w:rStyle w:val="ZitatZchn"/>
          <w:lang w:val="en-CA"/>
        </w:rPr>
        <w:t>Blockzitat</w:t>
      </w:r>
      <w:proofErr w:type="spellEnd"/>
      <w:r w:rsidRPr="00355F90">
        <w:rPr>
          <w:rStyle w:val="ZitatZchn"/>
          <w:lang w:val="en-CA"/>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72228B87" w14:textId="77777777" w:rsidR="00536241" w:rsidRPr="00412132" w:rsidRDefault="00536241" w:rsidP="00536241">
      <w:r w:rsidRPr="00412132">
        <w:t>Standardtext geht weiter</w:t>
      </w:r>
    </w:p>
    <w:p w14:paraId="324FAEDB" w14:textId="77777777" w:rsidR="00536241" w:rsidRPr="00412132" w:rsidRDefault="00536241" w:rsidP="00536241">
      <w:pPr>
        <w:pStyle w:val="berschrift4"/>
      </w:pPr>
      <w:r>
        <w:t>Abschnitt 1.1.1</w:t>
      </w:r>
    </w:p>
    <w:p w14:paraId="35F3E84B" w14:textId="77777777" w:rsidR="00536241" w:rsidRPr="00355F90" w:rsidRDefault="00536241" w:rsidP="00536241">
      <w:pPr>
        <w:rPr>
          <w:lang w:val="en-CA"/>
        </w:rPr>
      </w:pPr>
      <w:proofErr w:type="spellStart"/>
      <w:r w:rsidRPr="002A46D6">
        <w:rPr>
          <w:lang w:val="en-CA"/>
        </w:rPr>
        <w:t>Standardtext</w:t>
      </w:r>
      <w:proofErr w:type="spellEnd"/>
      <w:r w:rsidRPr="002A46D6">
        <w:rPr>
          <w:lang w:val="en-CA"/>
        </w:rPr>
        <w:t xml:space="preserve">: At </w:t>
      </w:r>
      <w:proofErr w:type="spellStart"/>
      <w:r w:rsidRPr="002A46D6">
        <w:rPr>
          <w:lang w:val="en-CA"/>
        </w:rPr>
        <w:t>vero</w:t>
      </w:r>
      <w:proofErr w:type="spellEnd"/>
      <w:r w:rsidRPr="002A46D6">
        <w:rPr>
          <w:lang w:val="en-CA"/>
        </w:rPr>
        <w:t xml:space="preserve"> </w:t>
      </w:r>
      <w:proofErr w:type="spellStart"/>
      <w:r w:rsidRPr="002A46D6">
        <w:rPr>
          <w:lang w:val="en-CA"/>
        </w:rPr>
        <w:t>eos</w:t>
      </w:r>
      <w:proofErr w:type="spellEnd"/>
      <w:r w:rsidRPr="002A46D6">
        <w:rPr>
          <w:lang w:val="en-CA"/>
        </w:rPr>
        <w:t xml:space="preserve"> et </w:t>
      </w:r>
      <w:proofErr w:type="spellStart"/>
      <w:r w:rsidRPr="002A46D6">
        <w:rPr>
          <w:lang w:val="en-CA"/>
        </w:rPr>
        <w:t>accusam</w:t>
      </w:r>
      <w:proofErr w:type="spellEnd"/>
      <w:r w:rsidRPr="002A46D6">
        <w:rPr>
          <w:lang w:val="en-CA"/>
        </w:rPr>
        <w:t xml:space="preserve"> et </w:t>
      </w:r>
      <w:proofErr w:type="spellStart"/>
      <w:r w:rsidRPr="002A46D6">
        <w:rPr>
          <w:lang w:val="en-CA"/>
        </w:rPr>
        <w:t>justo</w:t>
      </w:r>
      <w:proofErr w:type="spellEnd"/>
      <w:r w:rsidRPr="002A46D6">
        <w:rPr>
          <w:lang w:val="en-CA"/>
        </w:rPr>
        <w:t xml:space="preserve"> duo </w:t>
      </w:r>
      <w:proofErr w:type="spellStart"/>
      <w:r w:rsidRPr="002A46D6">
        <w:rPr>
          <w:lang w:val="en-CA"/>
        </w:rPr>
        <w:t>dolores</w:t>
      </w:r>
      <w:proofErr w:type="spellEnd"/>
      <w:r w:rsidRPr="002A46D6">
        <w:rPr>
          <w:lang w:val="en-CA"/>
        </w:rPr>
        <w:t xml:space="preserve"> et </w:t>
      </w:r>
      <w:proofErr w:type="spellStart"/>
      <w:r w:rsidRPr="002A46D6">
        <w:rPr>
          <w:lang w:val="en-CA"/>
        </w:rPr>
        <w:t>ea</w:t>
      </w:r>
      <w:proofErr w:type="spellEnd"/>
      <w:r w:rsidRPr="002A46D6">
        <w:rPr>
          <w:lang w:val="en-CA"/>
        </w:rPr>
        <w:t xml:space="preserve"> </w:t>
      </w:r>
      <w:proofErr w:type="spellStart"/>
      <w:r w:rsidRPr="002A46D6">
        <w:rPr>
          <w:lang w:val="en-CA"/>
        </w:rPr>
        <w:t>rebum</w:t>
      </w:r>
      <w:proofErr w:type="spellEnd"/>
      <w:r w:rsidRPr="002A46D6">
        <w:rPr>
          <w:lang w:val="en-CA"/>
        </w:rPr>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lastRenderedPageBreak/>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412132">
        <w:fldChar w:fldCharType="begin"/>
      </w:r>
      <w:r w:rsidRPr="00355F90">
        <w:rPr>
          <w:lang w:val="en-CA"/>
        </w:rPr>
        <w:instrText xml:space="preserve"> REF _Ref109314801 \h </w:instrText>
      </w:r>
      <w:r w:rsidRPr="00412132">
        <w:fldChar w:fldCharType="separate"/>
      </w:r>
      <w:r w:rsidRPr="00355F90">
        <w:rPr>
          <w:lang w:val="en-CA"/>
        </w:rPr>
        <w:t>Abbildung</w:t>
      </w:r>
      <w:proofErr w:type="spellEnd"/>
      <w:r w:rsidRPr="00355F90">
        <w:rPr>
          <w:lang w:val="en-CA"/>
        </w:rPr>
        <w:t xml:space="preserve"> </w:t>
      </w:r>
      <w:r w:rsidRPr="00355F90">
        <w:rPr>
          <w:noProof/>
          <w:lang w:val="en-CA"/>
        </w:rPr>
        <w:t>1</w:t>
      </w:r>
      <w:r w:rsidRPr="00412132">
        <w:fldChar w:fldCharType="end"/>
      </w:r>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69234BD4" w14:textId="77777777" w:rsidR="00536241" w:rsidRPr="00412132" w:rsidRDefault="00536241" w:rsidP="00536241">
      <w:pPr>
        <w:pStyle w:val="Abbildung"/>
      </w:pPr>
      <w:r w:rsidRPr="00412132">
        <w:rPr>
          <w:noProof/>
          <w:lang w:eastAsia="de-DE"/>
        </w:rPr>
        <w:drawing>
          <wp:inline distT="0" distB="0" distL="0" distR="0" wp14:anchorId="595E2656" wp14:editId="0BF18E62">
            <wp:extent cx="749935" cy="74358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9935" cy="743585"/>
                    </a:xfrm>
                    <a:prstGeom prst="rect">
                      <a:avLst/>
                    </a:prstGeom>
                    <a:noFill/>
                  </pic:spPr>
                </pic:pic>
              </a:graphicData>
            </a:graphic>
          </wp:inline>
        </w:drawing>
      </w:r>
    </w:p>
    <w:p w14:paraId="0A20E1E8" w14:textId="77777777" w:rsidR="00536241" w:rsidRPr="00412132" w:rsidRDefault="00536241" w:rsidP="00536241">
      <w:pPr>
        <w:pStyle w:val="BeschriftungAbbildung"/>
      </w:pPr>
      <w:r w:rsidRPr="00412132">
        <w:t xml:space="preserve">Abbildung </w:t>
      </w:r>
      <w:fldSimple w:instr=" SEQ Abbildung \* ARABIC ">
        <w:r w:rsidRPr="00412132">
          <w:rPr>
            <w:noProof/>
          </w:rPr>
          <w:t>1</w:t>
        </w:r>
      </w:fldSimple>
      <w:r w:rsidRPr="00412132">
        <w:t xml:space="preserve"> Das ist die erste Abbildung</w:t>
      </w:r>
    </w:p>
    <w:p w14:paraId="1DACC2EC" w14:textId="4A252A6E" w:rsidR="00536241" w:rsidRPr="00C92074" w:rsidRDefault="00536241" w:rsidP="00536241">
      <w:pPr>
        <w:rPr>
          <w:lang w:val="en-CA"/>
        </w:rPr>
      </w:pP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w:t>
      </w:r>
      <w:proofErr w:type="spellStart"/>
      <w:r w:rsidRPr="00412132">
        <w:fldChar w:fldCharType="begin"/>
      </w:r>
      <w:r w:rsidRPr="00355F90">
        <w:rPr>
          <w:lang w:val="en-CA"/>
        </w:rPr>
        <w:instrText xml:space="preserve"> REF _Ref109314825 \h </w:instrText>
      </w:r>
      <w:r w:rsidRPr="00412132">
        <w:fldChar w:fldCharType="separate"/>
      </w:r>
      <w:r w:rsidRPr="00355F90">
        <w:rPr>
          <w:lang w:val="en-CA"/>
        </w:rPr>
        <w:t>Tabelle</w:t>
      </w:r>
      <w:proofErr w:type="spellEnd"/>
      <w:r w:rsidRPr="00355F90">
        <w:rPr>
          <w:lang w:val="en-CA"/>
        </w:rPr>
        <w:t xml:space="preserve"> </w:t>
      </w:r>
      <w:r w:rsidRPr="00355F90">
        <w:rPr>
          <w:noProof/>
          <w:lang w:val="en-CA"/>
        </w:rPr>
        <w:t>1</w:t>
      </w:r>
      <w:r w:rsidRPr="00412132">
        <w:fldChar w:fldCharType="end"/>
      </w:r>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00C92074">
        <w:rPr>
          <w:lang w:val="en-CA"/>
        </w:rPr>
        <w:t>.</w:t>
      </w:r>
    </w:p>
    <w:p w14:paraId="07BE93D5" w14:textId="77777777" w:rsidR="00536241" w:rsidRPr="00355F90" w:rsidRDefault="00536241" w:rsidP="00536241">
      <w:pPr>
        <w:rPr>
          <w:lang w:val="en-CA"/>
        </w:rPr>
      </w:pP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w:t>
      </w:r>
      <w:proofErr w:type="spellStart"/>
      <w:r w:rsidRPr="00412132">
        <w:fldChar w:fldCharType="begin"/>
      </w:r>
      <w:r w:rsidRPr="00355F90">
        <w:rPr>
          <w:lang w:val="en-CA"/>
        </w:rPr>
        <w:instrText xml:space="preserve"> REF _Ref109314825 \h </w:instrText>
      </w:r>
      <w:r w:rsidRPr="00412132">
        <w:fldChar w:fldCharType="separate"/>
      </w:r>
      <w:r w:rsidRPr="00355F90">
        <w:rPr>
          <w:lang w:val="en-CA"/>
        </w:rPr>
        <w:t>Tabelle</w:t>
      </w:r>
      <w:proofErr w:type="spellEnd"/>
      <w:r w:rsidRPr="00355F90">
        <w:rPr>
          <w:lang w:val="en-CA"/>
        </w:rPr>
        <w:t xml:space="preserve"> </w:t>
      </w:r>
      <w:r w:rsidRPr="00355F90">
        <w:rPr>
          <w:noProof/>
          <w:lang w:val="en-CA"/>
        </w:rPr>
        <w:t>1</w:t>
      </w:r>
      <w:r w:rsidRPr="00412132">
        <w:fldChar w:fldCharType="end"/>
      </w:r>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3539F96B" w14:textId="77777777" w:rsidR="00536241" w:rsidRPr="00412132" w:rsidRDefault="00536241" w:rsidP="00536241">
      <w:pPr>
        <w:pStyle w:val="Listenabsatz"/>
        <w:numPr>
          <w:ilvl w:val="0"/>
          <w:numId w:val="3"/>
        </w:numPr>
      </w:pPr>
      <w:r w:rsidRPr="00412132">
        <w:t>Listenabsatz</w:t>
      </w:r>
    </w:p>
    <w:p w14:paraId="0C2249B4" w14:textId="77777777" w:rsidR="00536241" w:rsidRPr="00412132" w:rsidRDefault="00536241" w:rsidP="00536241">
      <w:pPr>
        <w:pStyle w:val="Listenabsatz"/>
        <w:numPr>
          <w:ilvl w:val="0"/>
          <w:numId w:val="3"/>
        </w:numPr>
      </w:pPr>
      <w:r w:rsidRPr="00412132">
        <w:t>Listenabsatz</w:t>
      </w:r>
    </w:p>
    <w:p w14:paraId="1A722AFA" w14:textId="55B29FFD" w:rsidR="00536241" w:rsidRPr="00412132" w:rsidRDefault="00536241" w:rsidP="00536241">
      <w:r w:rsidRPr="00412132">
        <w:t xml:space="preserve">Standardtext. Auch hier </w:t>
      </w:r>
      <w:r w:rsidRPr="00412132">
        <w:fldChar w:fldCharType="begin"/>
      </w:r>
      <w:r w:rsidR="00AF519F">
        <w:instrText xml:space="preserve"> ADDIN ZOTERO_ITEM CSL_CITATION {"citationID":"ovT6rdg0","properties":{"formattedCitation":"(Borges u.\\uc0\\u160{}a. 2011)","plainCitation":"(Borges u. a. 2011)","noteIndex":0},"citationItems":[{"id":62,"uris":["http://zotero.org/users/9715300/items/9LEPRWB3"],"itemData":{"id":62,"type":"article-journal","abstract":"Digital libraries of scientific articles contain collections of digital objects that are usually described by bibliographic metadata records. These records can be acquired from different sources and be represented using several metadata standards. These metadata standards may be heterogeneous in both, content and structure. All of this implies that many records may be duplicated in the repository, thus affecting the quality of services, such as searching and browsing. In this article we present an approach that identifies duplicated bibliographic metadata records in an efficient and effective way. We propose similarity functions especially designed for the digital library domain and experimentally evaluate them. Our results show that the proposed functions improve the quality of metadata deduplication up to 188% compared to four different baselines. We also show that our approach achieves statistical equivalent results when compared to a state-of-the-art method for replica identification based on genetic programming, without the burden and cost of any training process.","collection-title":"Managing and Mining Multilingual Documents","container-title":"Information Processing &amp; Management","DOI":"10.1016/j.ipm.2011.01.009","ISSN":"0306-4573","issue":"5","journalAbbreviation":"Information Processing &amp; Management","language":"en","page":"706-718","source":"ScienceDirect","title":"An unsupervised heuristic-based approach for bibliographic metadata deduplication","volume":"47","author":[{"family":"Borges","given":"Eduardo N."},{"family":"Carvalho","given":"Moisés G.","non-dropping-particle":"de"},{"family":"Galante","given":"Renata"},{"family":"Gonçalves","given":"Marcos André"},{"family":"Laender","given":"Alberto H. F."}],"issued":{"date-parts":[["2011",9,1]]}}}],"schema":"https://github.com/citation-style-language/schema/raw/master/csl-citation.json"} </w:instrText>
      </w:r>
      <w:r w:rsidRPr="00412132">
        <w:fldChar w:fldCharType="separate"/>
      </w:r>
      <w:r w:rsidRPr="00412132">
        <w:rPr>
          <w:rFonts w:cs="Times New Roman"/>
          <w:szCs w:val="24"/>
        </w:rPr>
        <w:t>(Borges u. a. 2011)</w:t>
      </w:r>
      <w:r w:rsidRPr="00412132">
        <w:fldChar w:fldCharType="end"/>
      </w:r>
      <w:r w:rsidRPr="00412132">
        <w:t xml:space="preserve"> bauen wir einen Verweis ein.</w:t>
      </w:r>
    </w:p>
    <w:p w14:paraId="28E76F38" w14:textId="77777777" w:rsidR="00536241" w:rsidRPr="00412132" w:rsidRDefault="00536241" w:rsidP="00536241">
      <w:pPr>
        <w:pStyle w:val="BeschriftungTabelle"/>
      </w:pPr>
      <w:r w:rsidRPr="00412132">
        <w:t xml:space="preserve">Tabelle </w:t>
      </w:r>
      <w:fldSimple w:instr=" SEQ Tabelle \* ARABIC ">
        <w:r w:rsidRPr="00412132">
          <w:rPr>
            <w:noProof/>
          </w:rPr>
          <w:t>1</w:t>
        </w:r>
      </w:fldSimple>
      <w:r w:rsidRPr="00412132">
        <w:t xml:space="preserve"> Das ist die erste Tabelle</w:t>
      </w:r>
    </w:p>
    <w:tbl>
      <w:tblPr>
        <w:tblStyle w:val="Gitternetztabelle5dunkelAkzent3"/>
        <w:tblW w:w="0" w:type="auto"/>
        <w:jc w:val="center"/>
        <w:tblLook w:val="04A0" w:firstRow="1" w:lastRow="0" w:firstColumn="1" w:lastColumn="0" w:noHBand="0" w:noVBand="1"/>
      </w:tblPr>
      <w:tblGrid>
        <w:gridCol w:w="971"/>
        <w:gridCol w:w="961"/>
        <w:gridCol w:w="954"/>
      </w:tblGrid>
      <w:tr w:rsidR="00536241" w:rsidRPr="00412132" w14:paraId="73D71C22" w14:textId="77777777" w:rsidTr="00D66172">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51A28C3D" w14:textId="77777777" w:rsidR="00536241" w:rsidRPr="00412132" w:rsidRDefault="00536241" w:rsidP="00D66172">
            <w:pPr>
              <w:jc w:val="center"/>
            </w:pPr>
            <w:r w:rsidRPr="00412132">
              <w:t>Spalte A</w:t>
            </w:r>
          </w:p>
        </w:tc>
        <w:tc>
          <w:tcPr>
            <w:tcW w:w="0" w:type="auto"/>
          </w:tcPr>
          <w:p w14:paraId="63EAD248" w14:textId="77777777" w:rsidR="00536241" w:rsidRPr="00412132" w:rsidRDefault="00536241" w:rsidP="00D66172">
            <w:pPr>
              <w:jc w:val="center"/>
              <w:cnfStyle w:val="100000000000" w:firstRow="1" w:lastRow="0" w:firstColumn="0" w:lastColumn="0" w:oddVBand="0" w:evenVBand="0" w:oddHBand="0" w:evenHBand="0" w:firstRowFirstColumn="0" w:firstRowLastColumn="0" w:lastRowFirstColumn="0" w:lastRowLastColumn="0"/>
            </w:pPr>
            <w:r w:rsidRPr="00412132">
              <w:t>Spalte B</w:t>
            </w:r>
          </w:p>
        </w:tc>
        <w:tc>
          <w:tcPr>
            <w:tcW w:w="0" w:type="auto"/>
          </w:tcPr>
          <w:p w14:paraId="4291F0FE" w14:textId="77777777" w:rsidR="00536241" w:rsidRPr="00412132" w:rsidRDefault="00536241" w:rsidP="00D66172">
            <w:pPr>
              <w:jc w:val="center"/>
              <w:cnfStyle w:val="100000000000" w:firstRow="1" w:lastRow="0" w:firstColumn="0" w:lastColumn="0" w:oddVBand="0" w:evenVBand="0" w:oddHBand="0" w:evenHBand="0" w:firstRowFirstColumn="0" w:firstRowLastColumn="0" w:lastRowFirstColumn="0" w:lastRowLastColumn="0"/>
            </w:pPr>
            <w:r w:rsidRPr="00412132">
              <w:t>Spalte C</w:t>
            </w:r>
          </w:p>
        </w:tc>
      </w:tr>
      <w:tr w:rsidR="00536241" w:rsidRPr="00412132" w14:paraId="69CF6C3A" w14:textId="77777777" w:rsidTr="00D66172">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1E5F38B8" w14:textId="77777777" w:rsidR="00536241" w:rsidRPr="00412132" w:rsidRDefault="00536241" w:rsidP="00D66172">
            <w:pPr>
              <w:jc w:val="center"/>
            </w:pPr>
            <w:r w:rsidRPr="00412132">
              <w:t>1</w:t>
            </w:r>
          </w:p>
        </w:tc>
        <w:tc>
          <w:tcPr>
            <w:tcW w:w="0" w:type="auto"/>
          </w:tcPr>
          <w:p w14:paraId="460FA1C4" w14:textId="77777777" w:rsidR="00536241" w:rsidRPr="00412132" w:rsidRDefault="00536241" w:rsidP="00D66172">
            <w:pPr>
              <w:jc w:val="center"/>
              <w:cnfStyle w:val="000000100000" w:firstRow="0" w:lastRow="0" w:firstColumn="0" w:lastColumn="0" w:oddVBand="0" w:evenVBand="0" w:oddHBand="1" w:evenHBand="0" w:firstRowFirstColumn="0" w:firstRowLastColumn="0" w:lastRowFirstColumn="0" w:lastRowLastColumn="0"/>
            </w:pPr>
            <w:r w:rsidRPr="00412132">
              <w:t>4</w:t>
            </w:r>
          </w:p>
        </w:tc>
        <w:tc>
          <w:tcPr>
            <w:tcW w:w="0" w:type="auto"/>
          </w:tcPr>
          <w:p w14:paraId="60BDBB83" w14:textId="77777777" w:rsidR="00536241" w:rsidRPr="00412132" w:rsidRDefault="00536241" w:rsidP="00D66172">
            <w:pPr>
              <w:jc w:val="center"/>
              <w:cnfStyle w:val="000000100000" w:firstRow="0" w:lastRow="0" w:firstColumn="0" w:lastColumn="0" w:oddVBand="0" w:evenVBand="0" w:oddHBand="1" w:evenHBand="0" w:firstRowFirstColumn="0" w:firstRowLastColumn="0" w:lastRowFirstColumn="0" w:lastRowLastColumn="0"/>
            </w:pPr>
            <w:r w:rsidRPr="00412132">
              <w:t>7</w:t>
            </w:r>
          </w:p>
        </w:tc>
      </w:tr>
      <w:tr w:rsidR="00536241" w:rsidRPr="00412132" w14:paraId="6A50A55B" w14:textId="77777777" w:rsidTr="00D66172">
        <w:trPr>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5577CC87" w14:textId="77777777" w:rsidR="00536241" w:rsidRPr="00412132" w:rsidRDefault="00536241" w:rsidP="00D66172">
            <w:pPr>
              <w:jc w:val="center"/>
            </w:pPr>
            <w:r w:rsidRPr="00412132">
              <w:t>2</w:t>
            </w:r>
          </w:p>
        </w:tc>
        <w:tc>
          <w:tcPr>
            <w:tcW w:w="0" w:type="auto"/>
          </w:tcPr>
          <w:p w14:paraId="6FEE409D" w14:textId="77777777" w:rsidR="00536241" w:rsidRPr="00412132" w:rsidRDefault="00536241" w:rsidP="00D66172">
            <w:pPr>
              <w:jc w:val="center"/>
              <w:cnfStyle w:val="000000000000" w:firstRow="0" w:lastRow="0" w:firstColumn="0" w:lastColumn="0" w:oddVBand="0" w:evenVBand="0" w:oddHBand="0" w:evenHBand="0" w:firstRowFirstColumn="0" w:firstRowLastColumn="0" w:lastRowFirstColumn="0" w:lastRowLastColumn="0"/>
            </w:pPr>
            <w:r w:rsidRPr="00412132">
              <w:t>5</w:t>
            </w:r>
          </w:p>
        </w:tc>
        <w:tc>
          <w:tcPr>
            <w:tcW w:w="0" w:type="auto"/>
          </w:tcPr>
          <w:p w14:paraId="2231C49E" w14:textId="77777777" w:rsidR="00536241" w:rsidRPr="00412132" w:rsidRDefault="00536241" w:rsidP="00D66172">
            <w:pPr>
              <w:jc w:val="center"/>
              <w:cnfStyle w:val="000000000000" w:firstRow="0" w:lastRow="0" w:firstColumn="0" w:lastColumn="0" w:oddVBand="0" w:evenVBand="0" w:oddHBand="0" w:evenHBand="0" w:firstRowFirstColumn="0" w:firstRowLastColumn="0" w:lastRowFirstColumn="0" w:lastRowLastColumn="0"/>
            </w:pPr>
            <w:r w:rsidRPr="00412132">
              <w:t>8</w:t>
            </w:r>
          </w:p>
        </w:tc>
      </w:tr>
      <w:tr w:rsidR="00536241" w:rsidRPr="00412132" w14:paraId="163D0EC1" w14:textId="77777777" w:rsidTr="00D66172">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32E48A99" w14:textId="77777777" w:rsidR="00536241" w:rsidRPr="00412132" w:rsidRDefault="00536241" w:rsidP="00D66172">
            <w:pPr>
              <w:jc w:val="center"/>
            </w:pPr>
            <w:r w:rsidRPr="00412132">
              <w:t>3</w:t>
            </w:r>
          </w:p>
        </w:tc>
        <w:tc>
          <w:tcPr>
            <w:tcW w:w="0" w:type="auto"/>
          </w:tcPr>
          <w:p w14:paraId="04A5D0B3" w14:textId="77777777" w:rsidR="00536241" w:rsidRPr="00412132" w:rsidRDefault="00536241" w:rsidP="00D66172">
            <w:pPr>
              <w:jc w:val="center"/>
              <w:cnfStyle w:val="000000100000" w:firstRow="0" w:lastRow="0" w:firstColumn="0" w:lastColumn="0" w:oddVBand="0" w:evenVBand="0" w:oddHBand="1" w:evenHBand="0" w:firstRowFirstColumn="0" w:firstRowLastColumn="0" w:lastRowFirstColumn="0" w:lastRowLastColumn="0"/>
            </w:pPr>
            <w:r w:rsidRPr="00412132">
              <w:t>6</w:t>
            </w:r>
          </w:p>
        </w:tc>
        <w:tc>
          <w:tcPr>
            <w:tcW w:w="0" w:type="auto"/>
          </w:tcPr>
          <w:p w14:paraId="68441095" w14:textId="77777777" w:rsidR="00536241" w:rsidRPr="00412132" w:rsidRDefault="00536241" w:rsidP="00D66172">
            <w:pPr>
              <w:jc w:val="center"/>
              <w:cnfStyle w:val="000000100000" w:firstRow="0" w:lastRow="0" w:firstColumn="0" w:lastColumn="0" w:oddVBand="0" w:evenVBand="0" w:oddHBand="1" w:evenHBand="0" w:firstRowFirstColumn="0" w:firstRowLastColumn="0" w:lastRowFirstColumn="0" w:lastRowLastColumn="0"/>
            </w:pPr>
            <w:r w:rsidRPr="00412132">
              <w:t>9</w:t>
            </w:r>
          </w:p>
        </w:tc>
      </w:tr>
    </w:tbl>
    <w:p w14:paraId="3F6BC7CC" w14:textId="77777777" w:rsidR="00536241" w:rsidRPr="00412132" w:rsidRDefault="00536241" w:rsidP="00536241"/>
    <w:p w14:paraId="24DCB41A" w14:textId="77777777" w:rsidR="00536241" w:rsidRPr="00355F90" w:rsidRDefault="00536241" w:rsidP="00536241">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w:t>
      </w:r>
    </w:p>
    <w:p w14:paraId="41F61EDD" w14:textId="77777777" w:rsidR="00536241" w:rsidRPr="00412132" w:rsidRDefault="00536241" w:rsidP="00536241">
      <w:pPr>
        <w:pStyle w:val="Abbildung"/>
      </w:pPr>
      <w:r w:rsidRPr="00412132">
        <w:rPr>
          <w:noProof/>
          <w:lang w:eastAsia="de-DE"/>
        </w:rPr>
        <w:drawing>
          <wp:inline distT="0" distB="0" distL="0" distR="0" wp14:anchorId="4CEFF09C" wp14:editId="2BEE748E">
            <wp:extent cx="749935" cy="74358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9935" cy="743585"/>
                    </a:xfrm>
                    <a:prstGeom prst="rect">
                      <a:avLst/>
                    </a:prstGeom>
                    <a:noFill/>
                  </pic:spPr>
                </pic:pic>
              </a:graphicData>
            </a:graphic>
          </wp:inline>
        </w:drawing>
      </w:r>
    </w:p>
    <w:p w14:paraId="1A0AE0D3" w14:textId="77777777" w:rsidR="00536241" w:rsidRPr="00412132" w:rsidRDefault="00536241" w:rsidP="00536241">
      <w:pPr>
        <w:pStyle w:val="BeschriftungAbbildung"/>
      </w:pPr>
      <w:r w:rsidRPr="00412132">
        <w:t xml:space="preserve">Abbildung </w:t>
      </w:r>
      <w:fldSimple w:instr=" SEQ Abbildung \* ARABIC ">
        <w:r w:rsidRPr="00412132">
          <w:rPr>
            <w:noProof/>
          </w:rPr>
          <w:t>2</w:t>
        </w:r>
      </w:fldSimple>
      <w:r w:rsidRPr="00412132">
        <w:t xml:space="preserve"> Das ist die zweite Abbildung</w:t>
      </w:r>
    </w:p>
    <w:p w14:paraId="2E5FBEA4" w14:textId="22E6B0A0" w:rsidR="00536241" w:rsidRPr="00355F90" w:rsidRDefault="00536241" w:rsidP="00536241">
      <w:pPr>
        <w:rPr>
          <w:lang w:val="en-CA"/>
        </w:rPr>
      </w:pPr>
      <w:r w:rsidRPr="00412132">
        <w:t xml:space="preserve">Standardtext mit Literaturverweis </w:t>
      </w:r>
      <w:r w:rsidRPr="00412132">
        <w:fldChar w:fldCharType="begin"/>
      </w:r>
      <w:r w:rsidR="00AF519F">
        <w:instrText xml:space="preserve"> ADDIN ZOTERO_ITEM CSL_CITATION {"citationID":"mxWeIpFr","properties":{"formattedCitation":"(Mruck, Mey, und Muhle 2018)","plainCitation":"(Mruck, Mey, und Muhle 2018)","noteIndex":0},"citationItems":[{"id":17,"uris":["http://zotero.org/users/9715300/items/EB68V5VK"],"itemData":{"id":17,"type":"article-journal","container-title":"Erziehungswissenschaft","DOI":"10.3224/ezw.v29i2.06","ISSN":"09385363, 18625231","issue":"57 (2-2018)","journalAbbreviation":"EZW","page":"43-51","source":"DOI.org (Crossref)","title":"Wissenschaft als Publikationspraxis: In Eigenregie verlegte Zeitschriften: das Beispiel Forum Qualitative Sozialforschung/Forum: Qualitative Social Research (FQS)","title-short":"Wissenschaft als Publikationspraxis","volume":"29","author":[{"family":"Mruck","given":"Katja"},{"family":"Mey","given":"Günter"},{"family":"Muhle","given":"Florian"}],"issued":{"date-parts":[["2018",12,19]]}}}],"schema":"https://github.com/citation-style-language/schema/raw/master/csl-citation.json"} </w:instrText>
      </w:r>
      <w:r w:rsidRPr="00412132">
        <w:fldChar w:fldCharType="separate"/>
      </w:r>
      <w:r w:rsidRPr="00412132">
        <w:t>(Mruck, Mey, und Muhle 2018)</w:t>
      </w:r>
      <w:r w:rsidRPr="00412132">
        <w:fldChar w:fldCharType="end"/>
      </w:r>
      <w:r w:rsidRPr="00412132">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w:t>
      </w:r>
      <w:proofErr w:type="spellStart"/>
      <w:r w:rsidRPr="00412132">
        <w:fldChar w:fldCharType="begin"/>
      </w:r>
      <w:r w:rsidRPr="00355F90">
        <w:rPr>
          <w:lang w:val="en-CA"/>
        </w:rPr>
        <w:instrText xml:space="preserve"> REF _Ref109314847 \h </w:instrText>
      </w:r>
      <w:r w:rsidRPr="00412132">
        <w:fldChar w:fldCharType="separate"/>
      </w:r>
      <w:r w:rsidRPr="00355F90">
        <w:rPr>
          <w:lang w:val="en-CA"/>
        </w:rPr>
        <w:t>Abbildung</w:t>
      </w:r>
      <w:proofErr w:type="spellEnd"/>
      <w:r w:rsidRPr="00355F90">
        <w:rPr>
          <w:lang w:val="en-CA"/>
        </w:rPr>
        <w:t xml:space="preserve"> </w:t>
      </w:r>
      <w:r w:rsidRPr="00355F90">
        <w:rPr>
          <w:noProof/>
          <w:lang w:val="en-CA"/>
        </w:rPr>
        <w:t>2</w:t>
      </w:r>
      <w:r w:rsidRPr="00412132">
        <w:fldChar w:fldCharType="end"/>
      </w:r>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w:t>
      </w:r>
    </w:p>
    <w:p w14:paraId="2A217810" w14:textId="77777777" w:rsidR="00536241" w:rsidRPr="00412132" w:rsidRDefault="00536241" w:rsidP="00536241">
      <w:pPr>
        <w:pStyle w:val="BeschriftungTabelle"/>
      </w:pPr>
      <w:r w:rsidRPr="00412132">
        <w:t xml:space="preserve">Tabelle </w:t>
      </w:r>
      <w:fldSimple w:instr=" SEQ Tabelle \* ARABIC ">
        <w:r w:rsidRPr="00412132">
          <w:rPr>
            <w:noProof/>
          </w:rPr>
          <w:t>2</w:t>
        </w:r>
      </w:fldSimple>
      <w:r w:rsidRPr="00412132">
        <w:t xml:space="preserve"> Das</w:t>
      </w:r>
      <w:r w:rsidRPr="00412132">
        <w:rPr>
          <w:noProof/>
        </w:rPr>
        <w:t xml:space="preserve"> ist die zweite Tabelle (Textausrichtung vertikal mit Formatvorlage Tabelle-gedreht-rechts)</w:t>
      </w:r>
    </w:p>
    <w:tbl>
      <w:tblPr>
        <w:tblStyle w:val="Gitternetztabelle5dunkelAkzent1"/>
        <w:tblW w:w="5000" w:type="pct"/>
        <w:jc w:val="center"/>
        <w:tblLook w:val="0720" w:firstRow="1" w:lastRow="0" w:firstColumn="0" w:lastColumn="1" w:noHBand="1" w:noVBand="1"/>
      </w:tblPr>
      <w:tblGrid>
        <w:gridCol w:w="755"/>
        <w:gridCol w:w="755"/>
        <w:gridCol w:w="755"/>
        <w:gridCol w:w="756"/>
        <w:gridCol w:w="756"/>
        <w:gridCol w:w="756"/>
        <w:gridCol w:w="756"/>
        <w:gridCol w:w="756"/>
        <w:gridCol w:w="756"/>
        <w:gridCol w:w="756"/>
        <w:gridCol w:w="756"/>
        <w:gridCol w:w="749"/>
      </w:tblGrid>
      <w:tr w:rsidR="00536241" w:rsidRPr="00412132" w14:paraId="2D22B515" w14:textId="77777777" w:rsidTr="00D66172">
        <w:trPr>
          <w:cnfStyle w:val="100000000000" w:firstRow="1" w:lastRow="0" w:firstColumn="0" w:lastColumn="0" w:oddVBand="0" w:evenVBand="0" w:oddHBand="0" w:evenHBand="0" w:firstRowFirstColumn="0" w:firstRowLastColumn="0" w:lastRowFirstColumn="0" w:lastRowLastColumn="0"/>
          <w:cantSplit/>
          <w:trHeight w:val="1134"/>
          <w:jc w:val="center"/>
        </w:trPr>
        <w:tc>
          <w:tcPr>
            <w:tcW w:w="417" w:type="pct"/>
            <w:textDirection w:val="tbRl"/>
            <w:vAlign w:val="center"/>
          </w:tcPr>
          <w:p w14:paraId="6107D986" w14:textId="77777777" w:rsidR="00536241" w:rsidRPr="00412132" w:rsidRDefault="00536241" w:rsidP="00D66172">
            <w:pPr>
              <w:pStyle w:val="Tabelle-gedreht-rechts"/>
            </w:pPr>
            <w:r w:rsidRPr="00412132">
              <w:t>R11</w:t>
            </w:r>
          </w:p>
        </w:tc>
        <w:tc>
          <w:tcPr>
            <w:tcW w:w="417" w:type="pct"/>
            <w:textDirection w:val="tbRl"/>
            <w:vAlign w:val="center"/>
          </w:tcPr>
          <w:p w14:paraId="0530D01C" w14:textId="77777777" w:rsidR="00536241" w:rsidRPr="00412132" w:rsidRDefault="00536241" w:rsidP="00D66172">
            <w:pPr>
              <w:pStyle w:val="Tabelle-gedreht-rechts"/>
            </w:pPr>
            <w:r w:rsidRPr="00412132">
              <w:t>R10</w:t>
            </w:r>
          </w:p>
        </w:tc>
        <w:tc>
          <w:tcPr>
            <w:tcW w:w="417" w:type="pct"/>
            <w:textDirection w:val="tbRl"/>
            <w:vAlign w:val="center"/>
          </w:tcPr>
          <w:p w14:paraId="3CAC8143" w14:textId="77777777" w:rsidR="00536241" w:rsidRPr="00412132" w:rsidRDefault="00536241" w:rsidP="00D66172">
            <w:pPr>
              <w:pStyle w:val="Tabelle-gedreht-rechts"/>
            </w:pPr>
            <w:r w:rsidRPr="00412132">
              <w:t>R9</w:t>
            </w:r>
          </w:p>
        </w:tc>
        <w:tc>
          <w:tcPr>
            <w:tcW w:w="417" w:type="pct"/>
            <w:textDirection w:val="tbRl"/>
            <w:vAlign w:val="center"/>
          </w:tcPr>
          <w:p w14:paraId="40E7BEEE" w14:textId="77777777" w:rsidR="00536241" w:rsidRPr="00412132" w:rsidRDefault="00536241" w:rsidP="00D66172">
            <w:pPr>
              <w:pStyle w:val="Tabelle-gedreht-rechts"/>
            </w:pPr>
            <w:r w:rsidRPr="00412132">
              <w:t>R8</w:t>
            </w:r>
          </w:p>
        </w:tc>
        <w:tc>
          <w:tcPr>
            <w:tcW w:w="417" w:type="pct"/>
            <w:textDirection w:val="tbRl"/>
            <w:vAlign w:val="center"/>
          </w:tcPr>
          <w:p w14:paraId="15949744" w14:textId="77777777" w:rsidR="00536241" w:rsidRPr="00412132" w:rsidRDefault="00536241" w:rsidP="00D66172">
            <w:pPr>
              <w:pStyle w:val="Tabelle-gedreht-rechts"/>
            </w:pPr>
            <w:r w:rsidRPr="00412132">
              <w:t>R7</w:t>
            </w:r>
          </w:p>
        </w:tc>
        <w:tc>
          <w:tcPr>
            <w:tcW w:w="417" w:type="pct"/>
            <w:textDirection w:val="tbRl"/>
            <w:vAlign w:val="center"/>
          </w:tcPr>
          <w:p w14:paraId="007BC746" w14:textId="77777777" w:rsidR="00536241" w:rsidRPr="00412132" w:rsidRDefault="00536241" w:rsidP="00D66172">
            <w:pPr>
              <w:pStyle w:val="Tabelle-gedreht-rechts"/>
            </w:pPr>
            <w:r w:rsidRPr="00412132">
              <w:t>R6</w:t>
            </w:r>
          </w:p>
        </w:tc>
        <w:tc>
          <w:tcPr>
            <w:tcW w:w="417" w:type="pct"/>
            <w:textDirection w:val="tbRl"/>
            <w:vAlign w:val="center"/>
          </w:tcPr>
          <w:p w14:paraId="27988B6B" w14:textId="77777777" w:rsidR="00536241" w:rsidRPr="00412132" w:rsidRDefault="00536241" w:rsidP="00D66172">
            <w:pPr>
              <w:pStyle w:val="Tabelle-gedreht-rechts"/>
            </w:pPr>
            <w:r w:rsidRPr="00412132">
              <w:t>R5</w:t>
            </w:r>
          </w:p>
        </w:tc>
        <w:tc>
          <w:tcPr>
            <w:tcW w:w="417" w:type="pct"/>
            <w:textDirection w:val="tbRl"/>
            <w:vAlign w:val="center"/>
          </w:tcPr>
          <w:p w14:paraId="22294A30" w14:textId="77777777" w:rsidR="00536241" w:rsidRPr="00412132" w:rsidRDefault="00536241" w:rsidP="00D66172">
            <w:pPr>
              <w:pStyle w:val="Tabelle-gedreht-rechts"/>
            </w:pPr>
            <w:r w:rsidRPr="00412132">
              <w:t>R4</w:t>
            </w:r>
          </w:p>
        </w:tc>
        <w:tc>
          <w:tcPr>
            <w:tcW w:w="417" w:type="pct"/>
            <w:textDirection w:val="tbRl"/>
            <w:vAlign w:val="center"/>
          </w:tcPr>
          <w:p w14:paraId="250FC8E7" w14:textId="77777777" w:rsidR="00536241" w:rsidRPr="00412132" w:rsidRDefault="00536241" w:rsidP="00D66172">
            <w:pPr>
              <w:pStyle w:val="Tabelle-gedreht-rechts"/>
            </w:pPr>
            <w:r w:rsidRPr="00412132">
              <w:t>R3</w:t>
            </w:r>
          </w:p>
        </w:tc>
        <w:tc>
          <w:tcPr>
            <w:tcW w:w="417" w:type="pct"/>
            <w:textDirection w:val="tbRl"/>
            <w:vAlign w:val="center"/>
          </w:tcPr>
          <w:p w14:paraId="699AFD40" w14:textId="77777777" w:rsidR="00536241" w:rsidRPr="00412132" w:rsidRDefault="00536241" w:rsidP="00D66172">
            <w:pPr>
              <w:pStyle w:val="Tabelle-gedreht-rechts"/>
            </w:pPr>
            <w:r w:rsidRPr="00412132">
              <w:t>R2</w:t>
            </w:r>
          </w:p>
        </w:tc>
        <w:tc>
          <w:tcPr>
            <w:tcW w:w="417" w:type="pct"/>
            <w:textDirection w:val="tbRl"/>
            <w:vAlign w:val="center"/>
          </w:tcPr>
          <w:p w14:paraId="79F272B3" w14:textId="77777777" w:rsidR="00536241" w:rsidRPr="00412132" w:rsidRDefault="00536241" w:rsidP="00D66172">
            <w:pPr>
              <w:pStyle w:val="Tabelle-gedreht-rechts"/>
            </w:pPr>
            <w:r w:rsidRPr="00412132">
              <w:t>R1</w:t>
            </w: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65273B81" w14:textId="77777777" w:rsidR="00536241" w:rsidRPr="00412132" w:rsidRDefault="00536241" w:rsidP="00D66172">
            <w:pPr>
              <w:pStyle w:val="Tabelle-gedreht-rechts"/>
            </w:pPr>
          </w:p>
        </w:tc>
      </w:tr>
      <w:tr w:rsidR="00536241" w:rsidRPr="00412132" w14:paraId="628E8462" w14:textId="77777777" w:rsidTr="00D66172">
        <w:trPr>
          <w:cantSplit/>
          <w:trHeight w:val="1134"/>
          <w:jc w:val="center"/>
        </w:trPr>
        <w:tc>
          <w:tcPr>
            <w:tcW w:w="417" w:type="pct"/>
            <w:textDirection w:val="tbRl"/>
            <w:vAlign w:val="center"/>
          </w:tcPr>
          <w:p w14:paraId="2789ABB7" w14:textId="77777777" w:rsidR="00536241" w:rsidRPr="00412132" w:rsidRDefault="00536241" w:rsidP="00D66172">
            <w:pPr>
              <w:pStyle w:val="Tabelle-gedreht-rechts"/>
              <w:rPr>
                <w:color w:val="auto"/>
              </w:rPr>
            </w:pPr>
          </w:p>
        </w:tc>
        <w:tc>
          <w:tcPr>
            <w:tcW w:w="417" w:type="pct"/>
            <w:textDirection w:val="tbRl"/>
            <w:vAlign w:val="center"/>
          </w:tcPr>
          <w:p w14:paraId="678D5116" w14:textId="77777777" w:rsidR="00536241" w:rsidRPr="00412132" w:rsidRDefault="00536241" w:rsidP="00D66172">
            <w:pPr>
              <w:pStyle w:val="Tabelle-gedreht-rechts"/>
              <w:rPr>
                <w:color w:val="auto"/>
              </w:rPr>
            </w:pPr>
          </w:p>
        </w:tc>
        <w:tc>
          <w:tcPr>
            <w:tcW w:w="417" w:type="pct"/>
            <w:textDirection w:val="tbRl"/>
            <w:vAlign w:val="center"/>
          </w:tcPr>
          <w:p w14:paraId="336CAF61" w14:textId="77777777" w:rsidR="00536241" w:rsidRPr="00412132" w:rsidRDefault="00536241" w:rsidP="00D66172">
            <w:pPr>
              <w:pStyle w:val="Tabelle-gedreht-rechts"/>
              <w:rPr>
                <w:color w:val="auto"/>
              </w:rPr>
            </w:pPr>
          </w:p>
        </w:tc>
        <w:tc>
          <w:tcPr>
            <w:tcW w:w="417" w:type="pct"/>
            <w:textDirection w:val="tbRl"/>
            <w:vAlign w:val="center"/>
          </w:tcPr>
          <w:p w14:paraId="6B90F5C6" w14:textId="77777777" w:rsidR="00536241" w:rsidRPr="00412132" w:rsidRDefault="00536241" w:rsidP="00D66172">
            <w:pPr>
              <w:pStyle w:val="Tabelle-gedreht-rechts"/>
              <w:rPr>
                <w:color w:val="auto"/>
              </w:rPr>
            </w:pPr>
          </w:p>
        </w:tc>
        <w:tc>
          <w:tcPr>
            <w:tcW w:w="417" w:type="pct"/>
            <w:textDirection w:val="tbRl"/>
            <w:vAlign w:val="center"/>
          </w:tcPr>
          <w:p w14:paraId="3331AF75" w14:textId="77777777" w:rsidR="00536241" w:rsidRPr="00412132" w:rsidRDefault="00536241" w:rsidP="00D66172">
            <w:pPr>
              <w:pStyle w:val="Tabelle-gedreht-rechts"/>
              <w:rPr>
                <w:color w:val="auto"/>
              </w:rPr>
            </w:pPr>
          </w:p>
        </w:tc>
        <w:tc>
          <w:tcPr>
            <w:tcW w:w="417" w:type="pct"/>
            <w:textDirection w:val="tbRl"/>
            <w:vAlign w:val="center"/>
          </w:tcPr>
          <w:p w14:paraId="1424DF2B" w14:textId="77777777" w:rsidR="00536241" w:rsidRPr="00412132" w:rsidRDefault="00536241" w:rsidP="00D66172">
            <w:pPr>
              <w:pStyle w:val="Tabelle-gedreht-rechts"/>
              <w:rPr>
                <w:color w:val="auto"/>
              </w:rPr>
            </w:pPr>
          </w:p>
        </w:tc>
        <w:tc>
          <w:tcPr>
            <w:tcW w:w="417" w:type="pct"/>
            <w:textDirection w:val="tbRl"/>
            <w:vAlign w:val="center"/>
          </w:tcPr>
          <w:p w14:paraId="659228EB" w14:textId="77777777" w:rsidR="00536241" w:rsidRPr="00412132" w:rsidRDefault="00536241" w:rsidP="00D66172">
            <w:pPr>
              <w:pStyle w:val="Tabelle-gedreht-rechts"/>
              <w:rPr>
                <w:color w:val="auto"/>
              </w:rPr>
            </w:pPr>
          </w:p>
        </w:tc>
        <w:tc>
          <w:tcPr>
            <w:tcW w:w="417" w:type="pct"/>
            <w:textDirection w:val="tbRl"/>
            <w:vAlign w:val="center"/>
          </w:tcPr>
          <w:p w14:paraId="3338B755" w14:textId="77777777" w:rsidR="00536241" w:rsidRPr="00412132" w:rsidRDefault="00536241" w:rsidP="00D66172">
            <w:pPr>
              <w:pStyle w:val="Tabelle-gedreht-rechts"/>
              <w:rPr>
                <w:color w:val="auto"/>
              </w:rPr>
            </w:pPr>
          </w:p>
        </w:tc>
        <w:tc>
          <w:tcPr>
            <w:tcW w:w="417" w:type="pct"/>
            <w:textDirection w:val="tbRl"/>
            <w:vAlign w:val="center"/>
          </w:tcPr>
          <w:p w14:paraId="21DE0A4D" w14:textId="77777777" w:rsidR="00536241" w:rsidRPr="00412132" w:rsidRDefault="00536241" w:rsidP="00D66172">
            <w:pPr>
              <w:pStyle w:val="Tabelle-gedreht-rechts"/>
              <w:rPr>
                <w:color w:val="auto"/>
              </w:rPr>
            </w:pPr>
          </w:p>
        </w:tc>
        <w:tc>
          <w:tcPr>
            <w:tcW w:w="417" w:type="pct"/>
            <w:textDirection w:val="tbRl"/>
            <w:vAlign w:val="center"/>
          </w:tcPr>
          <w:p w14:paraId="5E3DFE51" w14:textId="77777777" w:rsidR="00536241" w:rsidRPr="00412132" w:rsidRDefault="00536241" w:rsidP="00D66172">
            <w:pPr>
              <w:pStyle w:val="Tabelle-gedreht-rechts"/>
              <w:rPr>
                <w:color w:val="auto"/>
              </w:rPr>
            </w:pPr>
          </w:p>
        </w:tc>
        <w:tc>
          <w:tcPr>
            <w:tcW w:w="417" w:type="pct"/>
            <w:textDirection w:val="tbRl"/>
            <w:vAlign w:val="center"/>
          </w:tcPr>
          <w:p w14:paraId="0B525B2C"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7180501E" w14:textId="77777777" w:rsidR="00536241" w:rsidRPr="00412132" w:rsidRDefault="00536241" w:rsidP="00D66172">
            <w:pPr>
              <w:pStyle w:val="Tabelle-gedreht-rechts"/>
            </w:pPr>
            <w:r w:rsidRPr="00412132">
              <w:t>S1</w:t>
            </w:r>
          </w:p>
        </w:tc>
      </w:tr>
      <w:tr w:rsidR="00536241" w:rsidRPr="00412132" w14:paraId="63358BFB" w14:textId="77777777" w:rsidTr="00D66172">
        <w:trPr>
          <w:cantSplit/>
          <w:trHeight w:val="1134"/>
          <w:jc w:val="center"/>
        </w:trPr>
        <w:tc>
          <w:tcPr>
            <w:tcW w:w="417" w:type="pct"/>
            <w:textDirection w:val="tbRl"/>
            <w:vAlign w:val="center"/>
          </w:tcPr>
          <w:p w14:paraId="10799C9D" w14:textId="77777777" w:rsidR="00536241" w:rsidRPr="00412132" w:rsidRDefault="00536241" w:rsidP="00D66172">
            <w:pPr>
              <w:pStyle w:val="Tabelle-gedreht-rechts"/>
              <w:rPr>
                <w:color w:val="auto"/>
              </w:rPr>
            </w:pPr>
          </w:p>
        </w:tc>
        <w:tc>
          <w:tcPr>
            <w:tcW w:w="417" w:type="pct"/>
            <w:textDirection w:val="tbRl"/>
            <w:vAlign w:val="center"/>
          </w:tcPr>
          <w:p w14:paraId="2479F3ED" w14:textId="77777777" w:rsidR="00536241" w:rsidRPr="00412132" w:rsidRDefault="00536241" w:rsidP="00D66172">
            <w:pPr>
              <w:pStyle w:val="Tabelle-gedreht-rechts"/>
              <w:rPr>
                <w:color w:val="auto"/>
              </w:rPr>
            </w:pPr>
          </w:p>
        </w:tc>
        <w:tc>
          <w:tcPr>
            <w:tcW w:w="417" w:type="pct"/>
            <w:textDirection w:val="tbRl"/>
            <w:vAlign w:val="center"/>
          </w:tcPr>
          <w:p w14:paraId="758F8A1C" w14:textId="77777777" w:rsidR="00536241" w:rsidRPr="00412132" w:rsidRDefault="00536241" w:rsidP="00D66172">
            <w:pPr>
              <w:pStyle w:val="Tabelle-gedreht-rechts"/>
              <w:rPr>
                <w:color w:val="auto"/>
              </w:rPr>
            </w:pPr>
          </w:p>
        </w:tc>
        <w:tc>
          <w:tcPr>
            <w:tcW w:w="417" w:type="pct"/>
            <w:textDirection w:val="tbRl"/>
            <w:vAlign w:val="center"/>
          </w:tcPr>
          <w:p w14:paraId="1EB24B29" w14:textId="77777777" w:rsidR="00536241" w:rsidRPr="00412132" w:rsidRDefault="00536241" w:rsidP="00D66172">
            <w:pPr>
              <w:pStyle w:val="Tabelle-gedreht-rechts"/>
              <w:rPr>
                <w:color w:val="auto"/>
              </w:rPr>
            </w:pPr>
          </w:p>
        </w:tc>
        <w:tc>
          <w:tcPr>
            <w:tcW w:w="417" w:type="pct"/>
            <w:textDirection w:val="tbRl"/>
            <w:vAlign w:val="center"/>
          </w:tcPr>
          <w:p w14:paraId="38FA2874" w14:textId="77777777" w:rsidR="00536241" w:rsidRPr="00412132" w:rsidRDefault="00536241" w:rsidP="00D66172">
            <w:pPr>
              <w:pStyle w:val="Tabelle-gedreht-rechts"/>
              <w:rPr>
                <w:color w:val="auto"/>
              </w:rPr>
            </w:pPr>
          </w:p>
        </w:tc>
        <w:tc>
          <w:tcPr>
            <w:tcW w:w="417" w:type="pct"/>
            <w:textDirection w:val="tbRl"/>
            <w:vAlign w:val="center"/>
          </w:tcPr>
          <w:p w14:paraId="6FEECBB2" w14:textId="77777777" w:rsidR="00536241" w:rsidRPr="00412132" w:rsidRDefault="00536241" w:rsidP="00D66172">
            <w:pPr>
              <w:pStyle w:val="Tabelle-gedreht-rechts"/>
              <w:rPr>
                <w:color w:val="auto"/>
              </w:rPr>
            </w:pPr>
          </w:p>
        </w:tc>
        <w:tc>
          <w:tcPr>
            <w:tcW w:w="417" w:type="pct"/>
            <w:textDirection w:val="tbRl"/>
            <w:vAlign w:val="center"/>
          </w:tcPr>
          <w:p w14:paraId="37095889" w14:textId="77777777" w:rsidR="00536241" w:rsidRPr="00412132" w:rsidRDefault="00536241" w:rsidP="00D66172">
            <w:pPr>
              <w:pStyle w:val="Tabelle-gedreht-rechts"/>
              <w:rPr>
                <w:color w:val="auto"/>
              </w:rPr>
            </w:pPr>
          </w:p>
        </w:tc>
        <w:tc>
          <w:tcPr>
            <w:tcW w:w="417" w:type="pct"/>
            <w:textDirection w:val="tbRl"/>
            <w:vAlign w:val="center"/>
          </w:tcPr>
          <w:p w14:paraId="7C9656C2" w14:textId="77777777" w:rsidR="00536241" w:rsidRPr="00412132" w:rsidRDefault="00536241" w:rsidP="00D66172">
            <w:pPr>
              <w:pStyle w:val="Tabelle-gedreht-rechts"/>
              <w:rPr>
                <w:color w:val="auto"/>
              </w:rPr>
            </w:pPr>
          </w:p>
        </w:tc>
        <w:tc>
          <w:tcPr>
            <w:tcW w:w="417" w:type="pct"/>
            <w:textDirection w:val="tbRl"/>
            <w:vAlign w:val="center"/>
          </w:tcPr>
          <w:p w14:paraId="2E8B4C42" w14:textId="77777777" w:rsidR="00536241" w:rsidRPr="00412132" w:rsidRDefault="00536241" w:rsidP="00D66172">
            <w:pPr>
              <w:pStyle w:val="Tabelle-gedreht-rechts"/>
              <w:rPr>
                <w:color w:val="auto"/>
              </w:rPr>
            </w:pPr>
          </w:p>
        </w:tc>
        <w:tc>
          <w:tcPr>
            <w:tcW w:w="417" w:type="pct"/>
            <w:textDirection w:val="tbRl"/>
            <w:vAlign w:val="center"/>
          </w:tcPr>
          <w:p w14:paraId="30F95C84"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695EF3F1" w14:textId="77777777" w:rsidR="00536241" w:rsidRPr="00412132" w:rsidRDefault="00536241" w:rsidP="00D66172">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7AC14308" w14:textId="77777777" w:rsidR="00536241" w:rsidRPr="00412132" w:rsidRDefault="00536241" w:rsidP="00D66172">
            <w:pPr>
              <w:pStyle w:val="Tabelle-gedreht-rechts"/>
            </w:pPr>
            <w:r w:rsidRPr="00412132">
              <w:t>S2</w:t>
            </w:r>
          </w:p>
        </w:tc>
      </w:tr>
      <w:tr w:rsidR="00536241" w:rsidRPr="00412132" w14:paraId="4916F25E" w14:textId="77777777" w:rsidTr="00D66172">
        <w:trPr>
          <w:cantSplit/>
          <w:trHeight w:val="1134"/>
          <w:jc w:val="center"/>
        </w:trPr>
        <w:tc>
          <w:tcPr>
            <w:tcW w:w="417" w:type="pct"/>
            <w:textDirection w:val="tbRl"/>
            <w:vAlign w:val="center"/>
          </w:tcPr>
          <w:p w14:paraId="1848029D" w14:textId="77777777" w:rsidR="00536241" w:rsidRPr="00412132" w:rsidRDefault="00536241" w:rsidP="00D66172">
            <w:pPr>
              <w:pStyle w:val="Tabelle-gedreht-rechts"/>
              <w:rPr>
                <w:color w:val="auto"/>
              </w:rPr>
            </w:pPr>
          </w:p>
        </w:tc>
        <w:tc>
          <w:tcPr>
            <w:tcW w:w="417" w:type="pct"/>
            <w:textDirection w:val="tbRl"/>
            <w:vAlign w:val="center"/>
          </w:tcPr>
          <w:p w14:paraId="1D990021" w14:textId="77777777" w:rsidR="00536241" w:rsidRPr="00412132" w:rsidRDefault="00536241" w:rsidP="00D66172">
            <w:pPr>
              <w:pStyle w:val="Tabelle-gedreht-rechts"/>
              <w:rPr>
                <w:color w:val="auto"/>
              </w:rPr>
            </w:pPr>
          </w:p>
        </w:tc>
        <w:tc>
          <w:tcPr>
            <w:tcW w:w="417" w:type="pct"/>
            <w:textDirection w:val="tbRl"/>
            <w:vAlign w:val="center"/>
          </w:tcPr>
          <w:p w14:paraId="11A6A338" w14:textId="77777777" w:rsidR="00536241" w:rsidRPr="00412132" w:rsidRDefault="00536241" w:rsidP="00D66172">
            <w:pPr>
              <w:pStyle w:val="Tabelle-gedreht-rechts"/>
              <w:rPr>
                <w:color w:val="auto"/>
              </w:rPr>
            </w:pPr>
          </w:p>
        </w:tc>
        <w:tc>
          <w:tcPr>
            <w:tcW w:w="417" w:type="pct"/>
            <w:textDirection w:val="tbRl"/>
            <w:vAlign w:val="center"/>
          </w:tcPr>
          <w:p w14:paraId="40D05BC8" w14:textId="77777777" w:rsidR="00536241" w:rsidRPr="00412132" w:rsidRDefault="00536241" w:rsidP="00D66172">
            <w:pPr>
              <w:pStyle w:val="Tabelle-gedreht-rechts"/>
              <w:rPr>
                <w:color w:val="auto"/>
              </w:rPr>
            </w:pPr>
          </w:p>
        </w:tc>
        <w:tc>
          <w:tcPr>
            <w:tcW w:w="417" w:type="pct"/>
            <w:textDirection w:val="tbRl"/>
            <w:vAlign w:val="center"/>
          </w:tcPr>
          <w:p w14:paraId="145DE997" w14:textId="77777777" w:rsidR="00536241" w:rsidRPr="00412132" w:rsidRDefault="00536241" w:rsidP="00D66172">
            <w:pPr>
              <w:pStyle w:val="Tabelle-gedreht-rechts"/>
              <w:rPr>
                <w:color w:val="auto"/>
              </w:rPr>
            </w:pPr>
          </w:p>
        </w:tc>
        <w:tc>
          <w:tcPr>
            <w:tcW w:w="417" w:type="pct"/>
            <w:textDirection w:val="tbRl"/>
            <w:vAlign w:val="center"/>
          </w:tcPr>
          <w:p w14:paraId="71D708D7" w14:textId="77777777" w:rsidR="00536241" w:rsidRPr="00412132" w:rsidRDefault="00536241" w:rsidP="00D66172">
            <w:pPr>
              <w:pStyle w:val="Tabelle-gedreht-rechts"/>
              <w:rPr>
                <w:color w:val="auto"/>
              </w:rPr>
            </w:pPr>
          </w:p>
        </w:tc>
        <w:tc>
          <w:tcPr>
            <w:tcW w:w="417" w:type="pct"/>
            <w:textDirection w:val="tbRl"/>
            <w:vAlign w:val="center"/>
          </w:tcPr>
          <w:p w14:paraId="617B08C7" w14:textId="77777777" w:rsidR="00536241" w:rsidRPr="00412132" w:rsidRDefault="00536241" w:rsidP="00D66172">
            <w:pPr>
              <w:pStyle w:val="Tabelle-gedreht-rechts"/>
              <w:rPr>
                <w:color w:val="auto"/>
              </w:rPr>
            </w:pPr>
          </w:p>
        </w:tc>
        <w:tc>
          <w:tcPr>
            <w:tcW w:w="417" w:type="pct"/>
            <w:textDirection w:val="tbRl"/>
            <w:vAlign w:val="center"/>
          </w:tcPr>
          <w:p w14:paraId="480CB10E" w14:textId="77777777" w:rsidR="00536241" w:rsidRPr="00412132" w:rsidRDefault="00536241" w:rsidP="00D66172">
            <w:pPr>
              <w:pStyle w:val="Tabelle-gedreht-rechts"/>
              <w:rPr>
                <w:color w:val="auto"/>
              </w:rPr>
            </w:pPr>
          </w:p>
        </w:tc>
        <w:tc>
          <w:tcPr>
            <w:tcW w:w="417" w:type="pct"/>
            <w:textDirection w:val="tbRl"/>
            <w:vAlign w:val="center"/>
          </w:tcPr>
          <w:p w14:paraId="29F13C1B"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269B9F5E" w14:textId="77777777" w:rsidR="00536241" w:rsidRPr="00412132" w:rsidRDefault="00536241" w:rsidP="00D66172">
            <w:pPr>
              <w:pStyle w:val="Tabelle-gedreht-rechts"/>
              <w:rPr>
                <w:color w:val="auto"/>
              </w:rPr>
            </w:pPr>
          </w:p>
        </w:tc>
        <w:tc>
          <w:tcPr>
            <w:tcW w:w="417" w:type="pct"/>
            <w:textDirection w:val="tbRl"/>
            <w:vAlign w:val="center"/>
          </w:tcPr>
          <w:p w14:paraId="3B3D9E88" w14:textId="77777777" w:rsidR="00536241" w:rsidRPr="00412132" w:rsidRDefault="00536241" w:rsidP="00D66172">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45F7A8E3" w14:textId="77777777" w:rsidR="00536241" w:rsidRPr="00412132" w:rsidRDefault="00536241" w:rsidP="00D66172">
            <w:pPr>
              <w:pStyle w:val="Tabelle-gedreht-rechts"/>
            </w:pPr>
            <w:r w:rsidRPr="00412132">
              <w:t>S3</w:t>
            </w:r>
          </w:p>
        </w:tc>
      </w:tr>
      <w:tr w:rsidR="00536241" w:rsidRPr="00412132" w14:paraId="2FA082BA" w14:textId="77777777" w:rsidTr="00D66172">
        <w:trPr>
          <w:cantSplit/>
          <w:trHeight w:val="1134"/>
          <w:jc w:val="center"/>
        </w:trPr>
        <w:tc>
          <w:tcPr>
            <w:tcW w:w="417" w:type="pct"/>
            <w:textDirection w:val="tbRl"/>
            <w:vAlign w:val="center"/>
          </w:tcPr>
          <w:p w14:paraId="105CDB31" w14:textId="77777777" w:rsidR="00536241" w:rsidRPr="00412132" w:rsidRDefault="00536241" w:rsidP="00D66172">
            <w:pPr>
              <w:pStyle w:val="Tabelle-gedreht-rechts"/>
              <w:rPr>
                <w:color w:val="auto"/>
              </w:rPr>
            </w:pPr>
          </w:p>
        </w:tc>
        <w:tc>
          <w:tcPr>
            <w:tcW w:w="417" w:type="pct"/>
            <w:textDirection w:val="tbRl"/>
            <w:vAlign w:val="center"/>
          </w:tcPr>
          <w:p w14:paraId="55518E83" w14:textId="77777777" w:rsidR="00536241" w:rsidRPr="00412132" w:rsidRDefault="00536241" w:rsidP="00D66172">
            <w:pPr>
              <w:pStyle w:val="Tabelle-gedreht-rechts"/>
              <w:rPr>
                <w:color w:val="auto"/>
              </w:rPr>
            </w:pPr>
          </w:p>
        </w:tc>
        <w:tc>
          <w:tcPr>
            <w:tcW w:w="417" w:type="pct"/>
            <w:textDirection w:val="tbRl"/>
            <w:vAlign w:val="center"/>
          </w:tcPr>
          <w:p w14:paraId="34D51BC5" w14:textId="77777777" w:rsidR="00536241" w:rsidRPr="00412132" w:rsidRDefault="00536241" w:rsidP="00D66172">
            <w:pPr>
              <w:pStyle w:val="Tabelle-gedreht-rechts"/>
              <w:rPr>
                <w:color w:val="auto"/>
              </w:rPr>
            </w:pPr>
          </w:p>
        </w:tc>
        <w:tc>
          <w:tcPr>
            <w:tcW w:w="417" w:type="pct"/>
            <w:textDirection w:val="tbRl"/>
            <w:vAlign w:val="center"/>
          </w:tcPr>
          <w:p w14:paraId="6E9728C9" w14:textId="77777777" w:rsidR="00536241" w:rsidRPr="00412132" w:rsidRDefault="00536241" w:rsidP="00D66172">
            <w:pPr>
              <w:pStyle w:val="Tabelle-gedreht-rechts"/>
              <w:rPr>
                <w:color w:val="auto"/>
              </w:rPr>
            </w:pPr>
          </w:p>
        </w:tc>
        <w:tc>
          <w:tcPr>
            <w:tcW w:w="417" w:type="pct"/>
            <w:textDirection w:val="tbRl"/>
            <w:vAlign w:val="center"/>
          </w:tcPr>
          <w:p w14:paraId="38048727" w14:textId="77777777" w:rsidR="00536241" w:rsidRPr="00412132" w:rsidRDefault="00536241" w:rsidP="00D66172">
            <w:pPr>
              <w:pStyle w:val="Tabelle-gedreht-rechts"/>
              <w:rPr>
                <w:color w:val="auto"/>
              </w:rPr>
            </w:pPr>
          </w:p>
        </w:tc>
        <w:tc>
          <w:tcPr>
            <w:tcW w:w="417" w:type="pct"/>
            <w:textDirection w:val="tbRl"/>
            <w:vAlign w:val="center"/>
          </w:tcPr>
          <w:p w14:paraId="20C1BECF" w14:textId="77777777" w:rsidR="00536241" w:rsidRPr="00412132" w:rsidRDefault="00536241" w:rsidP="00D66172">
            <w:pPr>
              <w:pStyle w:val="Tabelle-gedreht-rechts"/>
              <w:rPr>
                <w:color w:val="auto"/>
              </w:rPr>
            </w:pPr>
          </w:p>
        </w:tc>
        <w:tc>
          <w:tcPr>
            <w:tcW w:w="417" w:type="pct"/>
            <w:textDirection w:val="tbRl"/>
            <w:vAlign w:val="center"/>
          </w:tcPr>
          <w:p w14:paraId="43C1C44B" w14:textId="77777777" w:rsidR="00536241" w:rsidRPr="00412132" w:rsidRDefault="00536241" w:rsidP="00D66172">
            <w:pPr>
              <w:pStyle w:val="Tabelle-gedreht-rechts"/>
              <w:rPr>
                <w:color w:val="auto"/>
              </w:rPr>
            </w:pPr>
          </w:p>
        </w:tc>
        <w:tc>
          <w:tcPr>
            <w:tcW w:w="417" w:type="pct"/>
            <w:textDirection w:val="tbRl"/>
            <w:vAlign w:val="center"/>
          </w:tcPr>
          <w:p w14:paraId="7B945AD1"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056D0182" w14:textId="77777777" w:rsidR="00536241" w:rsidRPr="00412132" w:rsidRDefault="00536241" w:rsidP="00D66172">
            <w:pPr>
              <w:pStyle w:val="Tabelle-gedreht-rechts"/>
              <w:rPr>
                <w:color w:val="auto"/>
              </w:rPr>
            </w:pPr>
          </w:p>
        </w:tc>
        <w:tc>
          <w:tcPr>
            <w:tcW w:w="417" w:type="pct"/>
            <w:textDirection w:val="tbRl"/>
            <w:vAlign w:val="center"/>
          </w:tcPr>
          <w:p w14:paraId="41DF9C30" w14:textId="77777777" w:rsidR="00536241" w:rsidRPr="00412132" w:rsidRDefault="00536241" w:rsidP="00D66172">
            <w:pPr>
              <w:pStyle w:val="Tabelle-gedreht-rechts"/>
              <w:rPr>
                <w:color w:val="auto"/>
              </w:rPr>
            </w:pPr>
          </w:p>
        </w:tc>
        <w:tc>
          <w:tcPr>
            <w:tcW w:w="417" w:type="pct"/>
            <w:textDirection w:val="tbRl"/>
            <w:vAlign w:val="center"/>
          </w:tcPr>
          <w:p w14:paraId="3A77AD9D" w14:textId="77777777" w:rsidR="00536241" w:rsidRPr="00412132" w:rsidRDefault="00536241" w:rsidP="00D66172">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1C4C2126" w14:textId="77777777" w:rsidR="00536241" w:rsidRPr="00412132" w:rsidRDefault="00536241" w:rsidP="00D66172">
            <w:pPr>
              <w:pStyle w:val="Tabelle-gedreht-rechts"/>
            </w:pPr>
            <w:r w:rsidRPr="00412132">
              <w:t>S4</w:t>
            </w:r>
          </w:p>
        </w:tc>
      </w:tr>
      <w:tr w:rsidR="00536241" w:rsidRPr="00412132" w14:paraId="47BF8406" w14:textId="77777777" w:rsidTr="00D66172">
        <w:trPr>
          <w:cantSplit/>
          <w:trHeight w:val="1134"/>
          <w:jc w:val="center"/>
        </w:trPr>
        <w:tc>
          <w:tcPr>
            <w:tcW w:w="417" w:type="pct"/>
            <w:textDirection w:val="tbRl"/>
            <w:vAlign w:val="center"/>
          </w:tcPr>
          <w:p w14:paraId="3BC3DDD5"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6421FA0F" w14:textId="77777777" w:rsidR="00536241" w:rsidRPr="00412132" w:rsidRDefault="00536241" w:rsidP="00D66172">
            <w:pPr>
              <w:pStyle w:val="Tabelle-gedreht-rechts"/>
              <w:rPr>
                <w:color w:val="auto"/>
              </w:rPr>
            </w:pPr>
          </w:p>
        </w:tc>
        <w:tc>
          <w:tcPr>
            <w:tcW w:w="417" w:type="pct"/>
            <w:textDirection w:val="tbRl"/>
            <w:vAlign w:val="center"/>
          </w:tcPr>
          <w:p w14:paraId="06830ECF" w14:textId="77777777" w:rsidR="00536241" w:rsidRPr="00412132" w:rsidRDefault="00536241" w:rsidP="00D66172">
            <w:pPr>
              <w:pStyle w:val="Tabelle-gedreht-rechts"/>
              <w:rPr>
                <w:color w:val="auto"/>
              </w:rPr>
            </w:pPr>
          </w:p>
        </w:tc>
        <w:tc>
          <w:tcPr>
            <w:tcW w:w="417" w:type="pct"/>
            <w:textDirection w:val="tbRl"/>
            <w:vAlign w:val="center"/>
          </w:tcPr>
          <w:p w14:paraId="6CDBCA40" w14:textId="77777777" w:rsidR="00536241" w:rsidRPr="00412132" w:rsidRDefault="00536241" w:rsidP="00D66172">
            <w:pPr>
              <w:pStyle w:val="Tabelle-gedreht-rechts"/>
              <w:rPr>
                <w:color w:val="auto"/>
              </w:rPr>
            </w:pPr>
          </w:p>
        </w:tc>
        <w:tc>
          <w:tcPr>
            <w:tcW w:w="417" w:type="pct"/>
            <w:textDirection w:val="tbRl"/>
            <w:vAlign w:val="center"/>
          </w:tcPr>
          <w:p w14:paraId="46EAFC26" w14:textId="77777777" w:rsidR="00536241" w:rsidRPr="00412132" w:rsidRDefault="00536241" w:rsidP="00D66172">
            <w:pPr>
              <w:pStyle w:val="Tabelle-gedreht-rechts"/>
              <w:rPr>
                <w:color w:val="auto"/>
              </w:rPr>
            </w:pPr>
          </w:p>
        </w:tc>
        <w:tc>
          <w:tcPr>
            <w:tcW w:w="417" w:type="pct"/>
            <w:textDirection w:val="tbRl"/>
            <w:vAlign w:val="center"/>
          </w:tcPr>
          <w:p w14:paraId="3FD8243B" w14:textId="77777777" w:rsidR="00536241" w:rsidRPr="00412132" w:rsidRDefault="00536241" w:rsidP="00D66172">
            <w:pPr>
              <w:pStyle w:val="Tabelle-gedreht-rechts"/>
              <w:rPr>
                <w:color w:val="auto"/>
              </w:rPr>
            </w:pPr>
          </w:p>
        </w:tc>
        <w:tc>
          <w:tcPr>
            <w:tcW w:w="417" w:type="pct"/>
            <w:textDirection w:val="tbRl"/>
            <w:vAlign w:val="center"/>
          </w:tcPr>
          <w:p w14:paraId="61F2D0E2"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3B446C0E" w14:textId="77777777" w:rsidR="00536241" w:rsidRPr="00412132" w:rsidRDefault="00536241" w:rsidP="00D66172">
            <w:pPr>
              <w:pStyle w:val="Tabelle-gedreht-rechts"/>
              <w:rPr>
                <w:color w:val="auto"/>
              </w:rPr>
            </w:pPr>
          </w:p>
        </w:tc>
        <w:tc>
          <w:tcPr>
            <w:tcW w:w="417" w:type="pct"/>
            <w:textDirection w:val="tbRl"/>
            <w:vAlign w:val="center"/>
          </w:tcPr>
          <w:p w14:paraId="4AF23BE3" w14:textId="77777777" w:rsidR="00536241" w:rsidRPr="00412132" w:rsidRDefault="00536241" w:rsidP="00D66172">
            <w:pPr>
              <w:pStyle w:val="Tabelle-gedreht-rechts"/>
              <w:rPr>
                <w:color w:val="auto"/>
              </w:rPr>
            </w:pPr>
          </w:p>
        </w:tc>
        <w:tc>
          <w:tcPr>
            <w:tcW w:w="417" w:type="pct"/>
            <w:textDirection w:val="tbRl"/>
            <w:vAlign w:val="center"/>
          </w:tcPr>
          <w:p w14:paraId="49F05565" w14:textId="77777777" w:rsidR="00536241" w:rsidRPr="00412132" w:rsidRDefault="00536241" w:rsidP="00D66172">
            <w:pPr>
              <w:pStyle w:val="Tabelle-gedreht-rechts"/>
              <w:rPr>
                <w:color w:val="auto"/>
              </w:rPr>
            </w:pPr>
          </w:p>
        </w:tc>
        <w:tc>
          <w:tcPr>
            <w:tcW w:w="417" w:type="pct"/>
            <w:textDirection w:val="tbRl"/>
            <w:vAlign w:val="center"/>
          </w:tcPr>
          <w:p w14:paraId="2408ED0B" w14:textId="77777777" w:rsidR="00536241" w:rsidRPr="00412132" w:rsidRDefault="00536241" w:rsidP="00D66172">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057A8150" w14:textId="77777777" w:rsidR="00536241" w:rsidRPr="00412132" w:rsidRDefault="00536241" w:rsidP="00D66172">
            <w:pPr>
              <w:pStyle w:val="Tabelle-gedreht-rechts"/>
            </w:pPr>
            <w:r w:rsidRPr="00412132">
              <w:t>S5</w:t>
            </w:r>
          </w:p>
        </w:tc>
      </w:tr>
      <w:tr w:rsidR="00536241" w:rsidRPr="00412132" w14:paraId="6F2E9103" w14:textId="77777777" w:rsidTr="00D66172">
        <w:trPr>
          <w:cantSplit/>
          <w:trHeight w:val="1134"/>
          <w:jc w:val="center"/>
        </w:trPr>
        <w:tc>
          <w:tcPr>
            <w:tcW w:w="417" w:type="pct"/>
            <w:textDirection w:val="tbRl"/>
            <w:vAlign w:val="center"/>
          </w:tcPr>
          <w:p w14:paraId="1938A93B" w14:textId="77777777" w:rsidR="00536241" w:rsidRPr="00412132" w:rsidRDefault="00536241" w:rsidP="00D66172">
            <w:pPr>
              <w:pStyle w:val="Tabelle-gedreht-rechts"/>
              <w:rPr>
                <w:color w:val="auto"/>
              </w:rPr>
            </w:pPr>
          </w:p>
        </w:tc>
        <w:tc>
          <w:tcPr>
            <w:tcW w:w="417" w:type="pct"/>
            <w:textDirection w:val="tbRl"/>
            <w:vAlign w:val="center"/>
          </w:tcPr>
          <w:p w14:paraId="2DC1081D"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6161058B" w14:textId="77777777" w:rsidR="00536241" w:rsidRPr="00412132" w:rsidRDefault="00536241" w:rsidP="00D66172">
            <w:pPr>
              <w:pStyle w:val="Tabelle-gedreht-rechts"/>
              <w:rPr>
                <w:color w:val="auto"/>
              </w:rPr>
            </w:pPr>
          </w:p>
        </w:tc>
        <w:tc>
          <w:tcPr>
            <w:tcW w:w="417" w:type="pct"/>
            <w:textDirection w:val="tbRl"/>
            <w:vAlign w:val="center"/>
          </w:tcPr>
          <w:p w14:paraId="621E8A7F" w14:textId="77777777" w:rsidR="00536241" w:rsidRPr="00412132" w:rsidRDefault="00536241" w:rsidP="00D66172">
            <w:pPr>
              <w:pStyle w:val="Tabelle-gedreht-rechts"/>
              <w:rPr>
                <w:color w:val="auto"/>
              </w:rPr>
            </w:pPr>
          </w:p>
        </w:tc>
        <w:tc>
          <w:tcPr>
            <w:tcW w:w="417" w:type="pct"/>
            <w:textDirection w:val="tbRl"/>
            <w:vAlign w:val="center"/>
          </w:tcPr>
          <w:p w14:paraId="48B424A5" w14:textId="77777777" w:rsidR="00536241" w:rsidRPr="00412132" w:rsidRDefault="00536241" w:rsidP="00D66172">
            <w:pPr>
              <w:pStyle w:val="Tabelle-gedreht-rechts"/>
              <w:rPr>
                <w:color w:val="auto"/>
              </w:rPr>
            </w:pPr>
          </w:p>
        </w:tc>
        <w:tc>
          <w:tcPr>
            <w:tcW w:w="417" w:type="pct"/>
            <w:textDirection w:val="tbRl"/>
            <w:vAlign w:val="center"/>
          </w:tcPr>
          <w:p w14:paraId="41EEA71B"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7B8D967D" w14:textId="77777777" w:rsidR="00536241" w:rsidRPr="00412132" w:rsidRDefault="00536241" w:rsidP="00D66172">
            <w:pPr>
              <w:pStyle w:val="Tabelle-gedreht-rechts"/>
              <w:rPr>
                <w:color w:val="auto"/>
              </w:rPr>
            </w:pPr>
          </w:p>
        </w:tc>
        <w:tc>
          <w:tcPr>
            <w:tcW w:w="417" w:type="pct"/>
            <w:textDirection w:val="tbRl"/>
            <w:vAlign w:val="center"/>
          </w:tcPr>
          <w:p w14:paraId="01D337E5" w14:textId="77777777" w:rsidR="00536241" w:rsidRPr="00412132" w:rsidRDefault="00536241" w:rsidP="00D66172">
            <w:pPr>
              <w:pStyle w:val="Tabelle-gedreht-rechts"/>
              <w:rPr>
                <w:color w:val="auto"/>
              </w:rPr>
            </w:pPr>
          </w:p>
        </w:tc>
        <w:tc>
          <w:tcPr>
            <w:tcW w:w="417" w:type="pct"/>
            <w:textDirection w:val="tbRl"/>
            <w:vAlign w:val="center"/>
          </w:tcPr>
          <w:p w14:paraId="1F13F0AF" w14:textId="77777777" w:rsidR="00536241" w:rsidRPr="00412132" w:rsidRDefault="00536241" w:rsidP="00D66172">
            <w:pPr>
              <w:pStyle w:val="Tabelle-gedreht-rechts"/>
              <w:rPr>
                <w:color w:val="auto"/>
              </w:rPr>
            </w:pPr>
          </w:p>
        </w:tc>
        <w:tc>
          <w:tcPr>
            <w:tcW w:w="417" w:type="pct"/>
            <w:textDirection w:val="tbRl"/>
            <w:vAlign w:val="center"/>
          </w:tcPr>
          <w:p w14:paraId="5B052EA9" w14:textId="77777777" w:rsidR="00536241" w:rsidRPr="00412132" w:rsidRDefault="00536241" w:rsidP="00D66172">
            <w:pPr>
              <w:pStyle w:val="Tabelle-gedreht-rechts"/>
              <w:rPr>
                <w:color w:val="auto"/>
              </w:rPr>
            </w:pPr>
          </w:p>
        </w:tc>
        <w:tc>
          <w:tcPr>
            <w:tcW w:w="417" w:type="pct"/>
            <w:textDirection w:val="tbRl"/>
            <w:vAlign w:val="center"/>
          </w:tcPr>
          <w:p w14:paraId="70DBE601" w14:textId="77777777" w:rsidR="00536241" w:rsidRPr="00412132" w:rsidRDefault="00536241" w:rsidP="00D66172">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3F13A1AF" w14:textId="77777777" w:rsidR="00536241" w:rsidRPr="00412132" w:rsidRDefault="00536241" w:rsidP="00D66172">
            <w:pPr>
              <w:pStyle w:val="Tabelle-gedreht-rechts"/>
            </w:pPr>
            <w:r w:rsidRPr="00412132">
              <w:t>S6</w:t>
            </w:r>
          </w:p>
        </w:tc>
      </w:tr>
      <w:tr w:rsidR="00536241" w:rsidRPr="00412132" w14:paraId="34B2DB39" w14:textId="77777777" w:rsidTr="00D66172">
        <w:trPr>
          <w:cantSplit/>
          <w:trHeight w:val="1134"/>
          <w:jc w:val="center"/>
        </w:trPr>
        <w:tc>
          <w:tcPr>
            <w:tcW w:w="417" w:type="pct"/>
            <w:textDirection w:val="tbRl"/>
            <w:vAlign w:val="center"/>
          </w:tcPr>
          <w:p w14:paraId="687E0325" w14:textId="77777777" w:rsidR="00536241" w:rsidRPr="00412132" w:rsidRDefault="00536241" w:rsidP="00D66172">
            <w:pPr>
              <w:pStyle w:val="Tabelle-gedreht-rechts"/>
              <w:rPr>
                <w:color w:val="auto"/>
              </w:rPr>
            </w:pPr>
          </w:p>
        </w:tc>
        <w:tc>
          <w:tcPr>
            <w:tcW w:w="417" w:type="pct"/>
            <w:textDirection w:val="tbRl"/>
            <w:vAlign w:val="center"/>
          </w:tcPr>
          <w:p w14:paraId="454B8160" w14:textId="77777777" w:rsidR="00536241" w:rsidRPr="00412132" w:rsidRDefault="00536241" w:rsidP="00D66172">
            <w:pPr>
              <w:pStyle w:val="Tabelle-gedreht-rechts"/>
              <w:rPr>
                <w:color w:val="auto"/>
              </w:rPr>
            </w:pPr>
          </w:p>
        </w:tc>
        <w:tc>
          <w:tcPr>
            <w:tcW w:w="417" w:type="pct"/>
            <w:textDirection w:val="tbRl"/>
            <w:vAlign w:val="center"/>
          </w:tcPr>
          <w:p w14:paraId="7CAF1F08"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654669F8" w14:textId="77777777" w:rsidR="00536241" w:rsidRPr="00412132" w:rsidRDefault="00536241" w:rsidP="00D66172">
            <w:pPr>
              <w:pStyle w:val="Tabelle-gedreht-rechts"/>
              <w:rPr>
                <w:color w:val="auto"/>
              </w:rPr>
            </w:pPr>
          </w:p>
        </w:tc>
        <w:tc>
          <w:tcPr>
            <w:tcW w:w="417" w:type="pct"/>
            <w:textDirection w:val="tbRl"/>
            <w:vAlign w:val="center"/>
          </w:tcPr>
          <w:p w14:paraId="595C36DE"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41B1D271" w14:textId="77777777" w:rsidR="00536241" w:rsidRPr="00412132" w:rsidRDefault="00536241" w:rsidP="00D66172">
            <w:pPr>
              <w:pStyle w:val="Tabelle-gedreht-rechts"/>
              <w:rPr>
                <w:color w:val="auto"/>
              </w:rPr>
            </w:pPr>
          </w:p>
        </w:tc>
        <w:tc>
          <w:tcPr>
            <w:tcW w:w="417" w:type="pct"/>
            <w:textDirection w:val="tbRl"/>
            <w:vAlign w:val="center"/>
          </w:tcPr>
          <w:p w14:paraId="5DE31330" w14:textId="77777777" w:rsidR="00536241" w:rsidRPr="00412132" w:rsidRDefault="00536241" w:rsidP="00D66172">
            <w:pPr>
              <w:pStyle w:val="Tabelle-gedreht-rechts"/>
              <w:rPr>
                <w:color w:val="auto"/>
              </w:rPr>
            </w:pPr>
          </w:p>
        </w:tc>
        <w:tc>
          <w:tcPr>
            <w:tcW w:w="417" w:type="pct"/>
            <w:textDirection w:val="tbRl"/>
            <w:vAlign w:val="center"/>
          </w:tcPr>
          <w:p w14:paraId="6B6405FB" w14:textId="77777777" w:rsidR="00536241" w:rsidRPr="00412132" w:rsidRDefault="00536241" w:rsidP="00D66172">
            <w:pPr>
              <w:pStyle w:val="Tabelle-gedreht-rechts"/>
              <w:rPr>
                <w:color w:val="auto"/>
              </w:rPr>
            </w:pPr>
          </w:p>
        </w:tc>
        <w:tc>
          <w:tcPr>
            <w:tcW w:w="417" w:type="pct"/>
            <w:textDirection w:val="tbRl"/>
            <w:vAlign w:val="center"/>
          </w:tcPr>
          <w:p w14:paraId="77465D73" w14:textId="77777777" w:rsidR="00536241" w:rsidRPr="00412132" w:rsidRDefault="00536241" w:rsidP="00D66172">
            <w:pPr>
              <w:pStyle w:val="Tabelle-gedreht-rechts"/>
              <w:rPr>
                <w:color w:val="auto"/>
              </w:rPr>
            </w:pPr>
          </w:p>
        </w:tc>
        <w:tc>
          <w:tcPr>
            <w:tcW w:w="417" w:type="pct"/>
            <w:textDirection w:val="tbRl"/>
            <w:vAlign w:val="center"/>
          </w:tcPr>
          <w:p w14:paraId="617BFAF0" w14:textId="77777777" w:rsidR="00536241" w:rsidRPr="00412132" w:rsidRDefault="00536241" w:rsidP="00D66172">
            <w:pPr>
              <w:pStyle w:val="Tabelle-gedreht-rechts"/>
              <w:rPr>
                <w:color w:val="auto"/>
              </w:rPr>
            </w:pPr>
          </w:p>
        </w:tc>
        <w:tc>
          <w:tcPr>
            <w:tcW w:w="417" w:type="pct"/>
            <w:textDirection w:val="tbRl"/>
            <w:vAlign w:val="center"/>
          </w:tcPr>
          <w:p w14:paraId="6C56B442" w14:textId="77777777" w:rsidR="00536241" w:rsidRPr="00412132" w:rsidRDefault="00536241" w:rsidP="00D66172">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554E3778" w14:textId="77777777" w:rsidR="00536241" w:rsidRPr="00412132" w:rsidRDefault="00536241" w:rsidP="00D66172">
            <w:pPr>
              <w:pStyle w:val="Tabelle-gedreht-rechts"/>
            </w:pPr>
            <w:r w:rsidRPr="00412132">
              <w:t>S7</w:t>
            </w:r>
          </w:p>
        </w:tc>
      </w:tr>
      <w:tr w:rsidR="00536241" w:rsidRPr="00412132" w14:paraId="34A7DF4C" w14:textId="77777777" w:rsidTr="00D66172">
        <w:trPr>
          <w:cantSplit/>
          <w:trHeight w:val="1134"/>
          <w:jc w:val="center"/>
        </w:trPr>
        <w:tc>
          <w:tcPr>
            <w:tcW w:w="417" w:type="pct"/>
            <w:textDirection w:val="tbRl"/>
            <w:vAlign w:val="center"/>
          </w:tcPr>
          <w:p w14:paraId="4C90F15F" w14:textId="77777777" w:rsidR="00536241" w:rsidRPr="00412132" w:rsidRDefault="00536241" w:rsidP="00D66172">
            <w:pPr>
              <w:pStyle w:val="Tabelle-gedreht-rechts"/>
              <w:rPr>
                <w:color w:val="auto"/>
              </w:rPr>
            </w:pPr>
          </w:p>
        </w:tc>
        <w:tc>
          <w:tcPr>
            <w:tcW w:w="417" w:type="pct"/>
            <w:textDirection w:val="tbRl"/>
            <w:vAlign w:val="center"/>
          </w:tcPr>
          <w:p w14:paraId="6F88B747" w14:textId="77777777" w:rsidR="00536241" w:rsidRPr="00412132" w:rsidRDefault="00536241" w:rsidP="00D66172">
            <w:pPr>
              <w:pStyle w:val="Tabelle-gedreht-rechts"/>
              <w:rPr>
                <w:color w:val="auto"/>
              </w:rPr>
            </w:pPr>
          </w:p>
        </w:tc>
        <w:tc>
          <w:tcPr>
            <w:tcW w:w="417" w:type="pct"/>
            <w:textDirection w:val="tbRl"/>
            <w:vAlign w:val="center"/>
          </w:tcPr>
          <w:p w14:paraId="6AEC22F7" w14:textId="77777777" w:rsidR="00536241" w:rsidRPr="00412132" w:rsidRDefault="00536241" w:rsidP="00D66172">
            <w:pPr>
              <w:pStyle w:val="Tabelle-gedreht-rechts"/>
              <w:rPr>
                <w:color w:val="auto"/>
              </w:rPr>
            </w:pPr>
          </w:p>
        </w:tc>
        <w:tc>
          <w:tcPr>
            <w:tcW w:w="417" w:type="pct"/>
            <w:textDirection w:val="tbRl"/>
            <w:vAlign w:val="center"/>
          </w:tcPr>
          <w:p w14:paraId="00064775"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0BF0125F" w14:textId="77777777" w:rsidR="00536241" w:rsidRPr="00412132" w:rsidRDefault="00536241" w:rsidP="00D66172">
            <w:pPr>
              <w:pStyle w:val="Tabelle-gedreht-rechts"/>
              <w:rPr>
                <w:color w:val="auto"/>
              </w:rPr>
            </w:pPr>
          </w:p>
        </w:tc>
        <w:tc>
          <w:tcPr>
            <w:tcW w:w="417" w:type="pct"/>
            <w:textDirection w:val="tbRl"/>
            <w:vAlign w:val="center"/>
          </w:tcPr>
          <w:p w14:paraId="13FD8934" w14:textId="77777777" w:rsidR="00536241" w:rsidRPr="00412132" w:rsidRDefault="00536241" w:rsidP="00D66172">
            <w:pPr>
              <w:pStyle w:val="Tabelle-gedreht-rechts"/>
              <w:rPr>
                <w:color w:val="auto"/>
              </w:rPr>
            </w:pPr>
          </w:p>
        </w:tc>
        <w:tc>
          <w:tcPr>
            <w:tcW w:w="417" w:type="pct"/>
            <w:textDirection w:val="tbRl"/>
            <w:vAlign w:val="center"/>
          </w:tcPr>
          <w:p w14:paraId="008543FD" w14:textId="77777777" w:rsidR="00536241" w:rsidRPr="00412132" w:rsidRDefault="00536241" w:rsidP="00D66172">
            <w:pPr>
              <w:pStyle w:val="Tabelle-gedreht-rechts"/>
              <w:rPr>
                <w:color w:val="auto"/>
              </w:rPr>
            </w:pPr>
          </w:p>
        </w:tc>
        <w:tc>
          <w:tcPr>
            <w:tcW w:w="417" w:type="pct"/>
            <w:textDirection w:val="tbRl"/>
            <w:vAlign w:val="center"/>
          </w:tcPr>
          <w:p w14:paraId="138DF5C2" w14:textId="77777777" w:rsidR="00536241" w:rsidRPr="00412132" w:rsidRDefault="00536241" w:rsidP="00D66172">
            <w:pPr>
              <w:pStyle w:val="Tabelle-gedreht-rechts"/>
              <w:rPr>
                <w:color w:val="auto"/>
              </w:rPr>
            </w:pPr>
          </w:p>
        </w:tc>
        <w:tc>
          <w:tcPr>
            <w:tcW w:w="417" w:type="pct"/>
            <w:textDirection w:val="tbRl"/>
            <w:vAlign w:val="center"/>
          </w:tcPr>
          <w:p w14:paraId="4819C147" w14:textId="77777777" w:rsidR="00536241" w:rsidRPr="00412132" w:rsidRDefault="00536241" w:rsidP="00D66172">
            <w:pPr>
              <w:pStyle w:val="Tabelle-gedreht-rechts"/>
              <w:rPr>
                <w:color w:val="auto"/>
              </w:rPr>
            </w:pPr>
          </w:p>
        </w:tc>
        <w:tc>
          <w:tcPr>
            <w:tcW w:w="417" w:type="pct"/>
            <w:textDirection w:val="tbRl"/>
            <w:vAlign w:val="center"/>
          </w:tcPr>
          <w:p w14:paraId="1F189D9D" w14:textId="77777777" w:rsidR="00536241" w:rsidRPr="00412132" w:rsidRDefault="00536241" w:rsidP="00D66172">
            <w:pPr>
              <w:pStyle w:val="Tabelle-gedreht-rechts"/>
              <w:rPr>
                <w:color w:val="auto"/>
              </w:rPr>
            </w:pPr>
          </w:p>
        </w:tc>
        <w:tc>
          <w:tcPr>
            <w:tcW w:w="417" w:type="pct"/>
            <w:textDirection w:val="tbRl"/>
            <w:vAlign w:val="center"/>
          </w:tcPr>
          <w:p w14:paraId="0E634D68" w14:textId="77777777" w:rsidR="00536241" w:rsidRPr="00412132" w:rsidRDefault="00536241" w:rsidP="00D66172">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129D3932" w14:textId="77777777" w:rsidR="00536241" w:rsidRPr="00412132" w:rsidRDefault="00536241" w:rsidP="00D66172">
            <w:pPr>
              <w:pStyle w:val="Tabelle-gedreht-rechts"/>
            </w:pPr>
            <w:r w:rsidRPr="00412132">
              <w:t>S8</w:t>
            </w:r>
          </w:p>
        </w:tc>
      </w:tr>
    </w:tbl>
    <w:p w14:paraId="272E3FED" w14:textId="77777777" w:rsidR="00536241" w:rsidRPr="00412132" w:rsidRDefault="00536241" w:rsidP="00536241"/>
    <w:p w14:paraId="34572E5B" w14:textId="77777777" w:rsidR="00536241" w:rsidRPr="00355F90" w:rsidRDefault="00536241" w:rsidP="00536241">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0F9A28EF" w14:textId="77777777" w:rsidR="00536241" w:rsidRPr="00355F90" w:rsidRDefault="00536241" w:rsidP="00536241">
      <w:pPr>
        <w:rPr>
          <w:lang w:val="en-CA"/>
        </w:rPr>
      </w:pPr>
    </w:p>
    <w:p w14:paraId="2821246E" w14:textId="77777777" w:rsidR="00536241" w:rsidRPr="00355F90" w:rsidRDefault="00536241" w:rsidP="00536241">
      <w:pPr>
        <w:pStyle w:val="berschrift2"/>
        <w:rPr>
          <w:lang w:val="en-CA"/>
        </w:rPr>
      </w:pPr>
      <w:proofErr w:type="spellStart"/>
      <w:r w:rsidRPr="00355F90">
        <w:rPr>
          <w:lang w:val="en-CA"/>
        </w:rPr>
        <w:t>Abschnitt</w:t>
      </w:r>
      <w:proofErr w:type="spellEnd"/>
      <w:r w:rsidRPr="00355F90">
        <w:rPr>
          <w:lang w:val="en-CA"/>
        </w:rPr>
        <w:t xml:space="preserve"> 2</w:t>
      </w:r>
    </w:p>
    <w:p w14:paraId="1A7F4E01" w14:textId="77777777" w:rsidR="00536241" w:rsidRPr="00355F90" w:rsidRDefault="00536241" w:rsidP="00536241">
      <w:pPr>
        <w:pStyle w:val="TextboxHighlighted"/>
        <w:pBdr>
          <w:top w:val="single" w:sz="24" w:space="1" w:color="8EAADB" w:themeColor="accent1" w:themeTint="99"/>
          <w:left w:val="single" w:sz="24" w:space="4" w:color="8EAADB" w:themeColor="accent1" w:themeTint="99"/>
          <w:bottom w:val="single" w:sz="24" w:space="1" w:color="8EAADB" w:themeColor="accent1" w:themeTint="99"/>
          <w:right w:val="single" w:sz="24" w:space="4" w:color="8EAADB" w:themeColor="accent1" w:themeTint="99"/>
        </w:pBdr>
        <w:shd w:val="clear" w:color="auto" w:fill="FFF2CC" w:themeFill="accent4" w:themeFillTint="33"/>
        <w:rPr>
          <w:lang w:val="en-CA"/>
        </w:rPr>
      </w:pPr>
      <w:r w:rsidRPr="00412132">
        <w:t xml:space="preserve">Lorem ipsum dolor sit </w:t>
      </w:r>
      <w:proofErr w:type="spellStart"/>
      <w:r w:rsidRPr="00412132">
        <w:t>amet</w:t>
      </w:r>
      <w:proofErr w:type="spellEnd"/>
      <w:r w:rsidRPr="00412132">
        <w:t xml:space="preserve">, </w:t>
      </w:r>
      <w:proofErr w:type="spellStart"/>
      <w:r w:rsidRPr="00412132">
        <w:t>consetetur</w:t>
      </w:r>
      <w:proofErr w:type="spellEnd"/>
      <w:r w:rsidRPr="00412132">
        <w:t xml:space="preserve"> </w:t>
      </w:r>
      <w:proofErr w:type="spellStart"/>
      <w:r w:rsidRPr="00412132">
        <w:t>sadipscing</w:t>
      </w:r>
      <w:proofErr w:type="spellEnd"/>
      <w:r w:rsidRPr="00412132">
        <w:t xml:space="preserve"> </w:t>
      </w:r>
      <w:proofErr w:type="spellStart"/>
      <w:r w:rsidRPr="00412132">
        <w:t>elitr</w:t>
      </w:r>
      <w:proofErr w:type="spellEnd"/>
      <w:r w:rsidRPr="00412132">
        <w:t xml:space="preserve">, sed diam </w:t>
      </w:r>
      <w:proofErr w:type="spellStart"/>
      <w:r w:rsidRPr="00412132">
        <w:t>nonumy</w:t>
      </w:r>
      <w:proofErr w:type="spellEnd"/>
      <w:r w:rsidRPr="00412132">
        <w:t xml:space="preserve"> </w:t>
      </w:r>
      <w:proofErr w:type="spellStart"/>
      <w:r w:rsidRPr="00412132">
        <w:t>eirmod</w:t>
      </w:r>
      <w:proofErr w:type="spellEnd"/>
      <w:r w:rsidRPr="00412132">
        <w:t xml:space="preserve"> </w:t>
      </w:r>
      <w:proofErr w:type="spellStart"/>
      <w:r w:rsidRPr="00412132">
        <w:t>tempor</w:t>
      </w:r>
      <w:proofErr w:type="spellEnd"/>
      <w:r w:rsidRPr="00412132">
        <w:t xml:space="preserve"> </w:t>
      </w:r>
      <w:proofErr w:type="spellStart"/>
      <w:r w:rsidRPr="00412132">
        <w:t>invidunt</w:t>
      </w:r>
      <w:proofErr w:type="spellEnd"/>
      <w:r w:rsidRPr="00412132">
        <w:t xml:space="preserve"> </w:t>
      </w:r>
      <w:proofErr w:type="spellStart"/>
      <w:r w:rsidRPr="00412132">
        <w:t>ut</w:t>
      </w:r>
      <w:proofErr w:type="spellEnd"/>
      <w:r w:rsidRPr="00412132">
        <w:t xml:space="preserve"> labore et dolore magna </w:t>
      </w:r>
      <w:proofErr w:type="spellStart"/>
      <w:r w:rsidRPr="00412132">
        <w:t>aliquyam</w:t>
      </w:r>
      <w:proofErr w:type="spellEnd"/>
      <w:r w:rsidRPr="00412132">
        <w:t xml:space="preserve"> </w:t>
      </w:r>
      <w:proofErr w:type="spellStart"/>
      <w:r w:rsidRPr="00412132">
        <w:t>erat</w:t>
      </w:r>
      <w:proofErr w:type="spellEnd"/>
      <w:r w:rsidRPr="00412132">
        <w:t xml:space="preserve">, sed diam </w:t>
      </w:r>
      <w:proofErr w:type="spellStart"/>
      <w:r w:rsidRPr="00412132">
        <w:t>voluptua</w:t>
      </w:r>
      <w:proofErr w:type="spellEnd"/>
      <w:r w:rsidRPr="00412132">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lastRenderedPageBreak/>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20E03F20" w14:textId="77777777" w:rsidR="00536241" w:rsidRPr="00355F90" w:rsidRDefault="00536241" w:rsidP="00536241">
      <w:pPr>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55E28265" w14:textId="77777777" w:rsidR="00536241" w:rsidRPr="00355F90" w:rsidRDefault="00536241" w:rsidP="00536241">
      <w:pPr>
        <w:rPr>
          <w:lang w:val="en-CA"/>
        </w:rPr>
      </w:pPr>
    </w:p>
    <w:p w14:paraId="6DB13960" w14:textId="77777777" w:rsidR="00536241" w:rsidRPr="00355F90" w:rsidRDefault="00536241" w:rsidP="00536241">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takimata sanctus est Lorem ipsum dolor </w:t>
      </w:r>
      <w:proofErr w:type="gramStart"/>
      <w:r w:rsidRPr="00355F90">
        <w:rPr>
          <w:lang w:val="en-CA"/>
        </w:rPr>
        <w:t>sit</w:t>
      </w:r>
      <w:proofErr w:type="gramEnd"/>
      <w:r w:rsidRPr="00355F90">
        <w:rPr>
          <w:lang w:val="en-CA"/>
        </w:rPr>
        <w:t xml:space="preserve"> amet. Lorem ipsum dolor sit amet, consetetur sadipscing elitr, sed diam nonumy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42F30C2A" w14:textId="434ED4F7" w:rsidR="00536241" w:rsidRDefault="00536241" w:rsidP="00536241">
      <w:pPr>
        <w:pStyle w:val="berschrift2"/>
        <w:rPr>
          <w:lang w:val="en-CA"/>
        </w:rPr>
      </w:pPr>
      <w:proofErr w:type="spellStart"/>
      <w:r w:rsidRPr="00355F90">
        <w:rPr>
          <w:lang w:val="en-CA"/>
        </w:rPr>
        <w:t>Abschnitt</w:t>
      </w:r>
      <w:proofErr w:type="spellEnd"/>
      <w:r w:rsidRPr="00355F90">
        <w:rPr>
          <w:lang w:val="en-CA"/>
        </w:rPr>
        <w:t xml:space="preserve"> 3</w:t>
      </w:r>
    </w:p>
    <w:p w14:paraId="4A3EEF10" w14:textId="77777777" w:rsidR="00C92074" w:rsidRPr="00355F90" w:rsidRDefault="00C92074" w:rsidP="00C92074">
      <w:pPr>
        <w:rPr>
          <w:lang w:val="en-CA"/>
        </w:rPr>
        <w:sectPr w:rsidR="00C92074" w:rsidRPr="00355F90" w:rsidSect="00C92074">
          <w:headerReference w:type="default" r:id="rId11"/>
          <w:footerReference w:type="default" r:id="rId12"/>
          <w:type w:val="continuous"/>
          <w:pgSz w:w="11906" w:h="16838"/>
          <w:pgMar w:top="1417" w:right="1417" w:bottom="1134" w:left="1417" w:header="850" w:footer="283" w:gutter="0"/>
          <w:cols w:space="708"/>
          <w:docGrid w:linePitch="360"/>
        </w:sect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
    <w:p w14:paraId="424CEA56" w14:textId="27381B2D" w:rsidR="00C92074" w:rsidRDefault="00C92074" w:rsidP="00C92074">
      <w:pPr>
        <w:rPr>
          <w:lang w:val="en-CA"/>
        </w:rPr>
      </w:pPr>
      <w:proofErr w:type="spellStart"/>
      <w:r w:rsidRPr="00412132">
        <w:rPr>
          <w:lang w:val="en-US"/>
        </w:rPr>
        <w:t>sadipscing</w:t>
      </w:r>
      <w:proofErr w:type="spellEnd"/>
      <w:r w:rsidRPr="00412132">
        <w:rPr>
          <w:lang w:val="en-US"/>
        </w:rPr>
        <w:t xml:space="preserve"> </w:t>
      </w:r>
      <w:proofErr w:type="spellStart"/>
      <w:r w:rsidRPr="00412132">
        <w:rPr>
          <w:lang w:val="en-US"/>
        </w:rPr>
        <w:t>elitr</w:t>
      </w:r>
      <w:proofErr w:type="spellEnd"/>
      <w:r w:rsidRPr="00412132">
        <w:rPr>
          <w:lang w:val="en-US"/>
        </w:rPr>
        <w:t xml:space="preserve">, sed diam </w:t>
      </w:r>
      <w:proofErr w:type="spellStart"/>
      <w:r w:rsidRPr="00412132">
        <w:rPr>
          <w:lang w:val="en-US"/>
        </w:rPr>
        <w:t>nonumy</w:t>
      </w:r>
      <w:proofErr w:type="spellEnd"/>
      <w:r w:rsidRPr="00412132">
        <w:rPr>
          <w:lang w:val="en-US"/>
        </w:rPr>
        <w:t xml:space="preserve"> </w:t>
      </w:r>
      <w:proofErr w:type="spellStart"/>
      <w:r w:rsidRPr="00412132">
        <w:rPr>
          <w:lang w:val="en-US"/>
        </w:rPr>
        <w:t>eirmod</w:t>
      </w:r>
      <w:proofErr w:type="spellEnd"/>
      <w:r w:rsidRPr="00412132">
        <w:rPr>
          <w:lang w:val="en-US"/>
        </w:rPr>
        <w:t xml:space="preserve"> </w:t>
      </w:r>
      <w:proofErr w:type="spellStart"/>
      <w:r w:rsidRPr="00412132">
        <w:rPr>
          <w:lang w:val="en-US"/>
        </w:rPr>
        <w:t>tempor</w:t>
      </w:r>
      <w:proofErr w:type="spellEnd"/>
      <w:r w:rsidRPr="00412132">
        <w:rPr>
          <w:lang w:val="en-US"/>
        </w:rPr>
        <w:t xml:space="preserve"> </w:t>
      </w:r>
      <w:proofErr w:type="spellStart"/>
      <w:r w:rsidRPr="00412132">
        <w:rPr>
          <w:lang w:val="en-US"/>
        </w:rPr>
        <w:t>invidunt</w:t>
      </w:r>
      <w:proofErr w:type="spellEnd"/>
      <w:r w:rsidRPr="00412132">
        <w:rPr>
          <w:lang w:val="en-US"/>
        </w:rPr>
        <w:t xml:space="preserve"> </w:t>
      </w:r>
      <w:proofErr w:type="spellStart"/>
      <w:r w:rsidRPr="00412132">
        <w:rPr>
          <w:lang w:val="en-US"/>
        </w:rPr>
        <w:t>ut</w:t>
      </w:r>
      <w:proofErr w:type="spellEnd"/>
      <w:r w:rsidRPr="00412132">
        <w:rPr>
          <w:lang w:val="en-US"/>
        </w:rPr>
        <w:t xml:space="preserve"> labore et dolore magna </w:t>
      </w:r>
      <w:proofErr w:type="spellStart"/>
      <w:r w:rsidRPr="00412132">
        <w:rPr>
          <w:lang w:val="en-US"/>
        </w:rPr>
        <w:t>aliquyam</w:t>
      </w:r>
      <w:proofErr w:type="spellEnd"/>
      <w:r w:rsidRPr="00412132">
        <w:rPr>
          <w:lang w:val="en-US"/>
        </w:rPr>
        <w:t xml:space="preserve"> </w:t>
      </w:r>
      <w:proofErr w:type="spellStart"/>
      <w:r w:rsidRPr="00412132">
        <w:rPr>
          <w:lang w:val="en-US"/>
        </w:rPr>
        <w:t>erat</w:t>
      </w:r>
      <w:proofErr w:type="spellEnd"/>
      <w:r w:rsidRPr="00412132">
        <w:rPr>
          <w:lang w:val="en-US"/>
        </w:rPr>
        <w:t xml:space="preserve">, sed diam </w:t>
      </w:r>
      <w:proofErr w:type="spellStart"/>
      <w:r w:rsidRPr="00412132">
        <w:rPr>
          <w:lang w:val="en-US"/>
        </w:rPr>
        <w:t>voluptua</w:t>
      </w:r>
      <w:proofErr w:type="spellEnd"/>
      <w:r w:rsidRPr="00412132">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32D6D7B7" w14:textId="30ACAE56" w:rsidR="00C92074" w:rsidRDefault="00C92074" w:rsidP="00C92074">
      <w:pPr>
        <w:pStyle w:val="berschrift2"/>
        <w:rPr>
          <w:lang w:val="en-CA"/>
        </w:rPr>
      </w:pPr>
      <w:proofErr w:type="spellStart"/>
      <w:r>
        <w:rPr>
          <w:lang w:val="en-CA"/>
        </w:rPr>
        <w:t>Abschnitt</w:t>
      </w:r>
      <w:proofErr w:type="spellEnd"/>
      <w:r>
        <w:rPr>
          <w:lang w:val="en-CA"/>
        </w:rPr>
        <w:t xml:space="preserve"> 4</w:t>
      </w:r>
    </w:p>
    <w:p w14:paraId="3CA973F6" w14:textId="77777777" w:rsidR="00536241" w:rsidRPr="00355F90" w:rsidRDefault="00536241" w:rsidP="00536241">
      <w:pPr>
        <w:rPr>
          <w:lang w:val="en-CA"/>
        </w:rPr>
      </w:pPr>
      <w:proofErr w:type="spellStart"/>
      <w:r w:rsidRPr="00100B8E">
        <w:rPr>
          <w:lang w:val="en-US"/>
        </w:rPr>
        <w:t>Standardtext</w:t>
      </w:r>
      <w:proofErr w:type="spellEnd"/>
      <w:r w:rsidRPr="00100B8E">
        <w:rPr>
          <w:lang w:val="en-US"/>
        </w:rPr>
        <w:t xml:space="preserve">: At </w:t>
      </w:r>
      <w:proofErr w:type="spellStart"/>
      <w:r w:rsidRPr="00100B8E">
        <w:rPr>
          <w:lang w:val="en-US"/>
        </w:rPr>
        <w:t>vero</w:t>
      </w:r>
      <w:proofErr w:type="spellEnd"/>
      <w:r w:rsidRPr="00100B8E">
        <w:rPr>
          <w:lang w:val="en-US"/>
        </w:rPr>
        <w:t xml:space="preserve"> </w:t>
      </w:r>
      <w:proofErr w:type="spellStart"/>
      <w:r w:rsidRPr="00100B8E">
        <w:rPr>
          <w:lang w:val="en-US"/>
        </w:rPr>
        <w:t>eos</w:t>
      </w:r>
      <w:proofErr w:type="spellEnd"/>
      <w:r w:rsidRPr="00100B8E">
        <w:rPr>
          <w:lang w:val="en-US"/>
        </w:rPr>
        <w:t xml:space="preserve"> et </w:t>
      </w:r>
      <w:proofErr w:type="spellStart"/>
      <w:r w:rsidRPr="00100B8E">
        <w:rPr>
          <w:lang w:val="en-US"/>
        </w:rPr>
        <w:t>accusam</w:t>
      </w:r>
      <w:proofErr w:type="spellEnd"/>
      <w:r w:rsidRPr="00100B8E">
        <w:rPr>
          <w:lang w:val="en-US"/>
        </w:rPr>
        <w:t xml:space="preserve"> et </w:t>
      </w:r>
      <w:proofErr w:type="spellStart"/>
      <w:r w:rsidRPr="00100B8E">
        <w:rPr>
          <w:lang w:val="en-US"/>
        </w:rPr>
        <w:t>justo</w:t>
      </w:r>
      <w:proofErr w:type="spellEnd"/>
      <w:r w:rsidRPr="00100B8E">
        <w:rPr>
          <w:lang w:val="en-US"/>
        </w:rPr>
        <w:t xml:space="preserve"> duo </w:t>
      </w:r>
      <w:proofErr w:type="spellStart"/>
      <w:r w:rsidRPr="00100B8E">
        <w:rPr>
          <w:lang w:val="en-US"/>
        </w:rPr>
        <w:t>dolores</w:t>
      </w:r>
      <w:proofErr w:type="spellEnd"/>
      <w:r w:rsidRPr="00100B8E">
        <w:rPr>
          <w:lang w:val="en-US"/>
        </w:rPr>
        <w:t xml:space="preserve"> et </w:t>
      </w:r>
      <w:proofErr w:type="spellStart"/>
      <w:r w:rsidRPr="00100B8E">
        <w:rPr>
          <w:lang w:val="en-US"/>
        </w:rPr>
        <w:t>ea</w:t>
      </w:r>
      <w:proofErr w:type="spellEnd"/>
      <w:r w:rsidRPr="00100B8E">
        <w:rPr>
          <w:lang w:val="en-US"/>
        </w:rPr>
        <w:t xml:space="preserve"> </w:t>
      </w:r>
      <w:proofErr w:type="spellStart"/>
      <w:r w:rsidRPr="00100B8E">
        <w:rPr>
          <w:lang w:val="en-US"/>
        </w:rPr>
        <w:t>rebum</w:t>
      </w:r>
      <w:proofErr w:type="spellEnd"/>
      <w:r w:rsidRPr="00100B8E">
        <w:rPr>
          <w:lang w:val="en-US"/>
        </w:rPr>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4BD283C0" w14:textId="77777777" w:rsidR="00536241" w:rsidRPr="00355F90" w:rsidRDefault="00536241" w:rsidP="00536241">
      <w:pPr>
        <w:rPr>
          <w:lang w:val="en-CA"/>
        </w:rPr>
      </w:pPr>
    </w:p>
    <w:p w14:paraId="66154AD1" w14:textId="77777777" w:rsidR="00536241" w:rsidRPr="00355F90" w:rsidRDefault="00536241" w:rsidP="00536241">
      <w:pPr>
        <w:rPr>
          <w:lang w:val="en-CA"/>
        </w:rPr>
        <w:sectPr w:rsidR="00536241" w:rsidRPr="00355F90" w:rsidSect="00C92074">
          <w:type w:val="continuous"/>
          <w:pgSz w:w="11906" w:h="16838"/>
          <w:pgMar w:top="1417" w:right="1417" w:bottom="1134" w:left="1417" w:header="850" w:footer="283" w:gutter="0"/>
          <w:cols w:space="708"/>
          <w:docGrid w:linePitch="360"/>
        </w:sect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
    <w:p w14:paraId="59E42D9C" w14:textId="77777777" w:rsidR="00536241" w:rsidRPr="00355F90" w:rsidRDefault="00536241" w:rsidP="00536241">
      <w:pPr>
        <w:rPr>
          <w:lang w:val="en-CA"/>
        </w:rPr>
      </w:pPr>
      <w:proofErr w:type="spellStart"/>
      <w:r w:rsidRPr="00412132">
        <w:rPr>
          <w:lang w:val="en-US"/>
        </w:rPr>
        <w:lastRenderedPageBreak/>
        <w:t>sadipscing</w:t>
      </w:r>
      <w:proofErr w:type="spellEnd"/>
      <w:r w:rsidRPr="00412132">
        <w:rPr>
          <w:lang w:val="en-US"/>
        </w:rPr>
        <w:t xml:space="preserve"> </w:t>
      </w:r>
      <w:proofErr w:type="spellStart"/>
      <w:r w:rsidRPr="00412132">
        <w:rPr>
          <w:lang w:val="en-US"/>
        </w:rPr>
        <w:t>elitr</w:t>
      </w:r>
      <w:proofErr w:type="spellEnd"/>
      <w:r w:rsidRPr="00412132">
        <w:rPr>
          <w:lang w:val="en-US"/>
        </w:rPr>
        <w:t xml:space="preserve">, sed diam </w:t>
      </w:r>
      <w:proofErr w:type="spellStart"/>
      <w:r w:rsidRPr="00412132">
        <w:rPr>
          <w:lang w:val="en-US"/>
        </w:rPr>
        <w:t>nonumy</w:t>
      </w:r>
      <w:proofErr w:type="spellEnd"/>
      <w:r w:rsidRPr="00412132">
        <w:rPr>
          <w:lang w:val="en-US"/>
        </w:rPr>
        <w:t xml:space="preserve"> </w:t>
      </w:r>
      <w:proofErr w:type="spellStart"/>
      <w:r w:rsidRPr="00412132">
        <w:rPr>
          <w:lang w:val="en-US"/>
        </w:rPr>
        <w:t>eirmod</w:t>
      </w:r>
      <w:proofErr w:type="spellEnd"/>
      <w:r w:rsidRPr="00412132">
        <w:rPr>
          <w:lang w:val="en-US"/>
        </w:rPr>
        <w:t xml:space="preserve"> </w:t>
      </w:r>
      <w:proofErr w:type="spellStart"/>
      <w:r w:rsidRPr="00412132">
        <w:rPr>
          <w:lang w:val="en-US"/>
        </w:rPr>
        <w:t>tempor</w:t>
      </w:r>
      <w:proofErr w:type="spellEnd"/>
      <w:r w:rsidRPr="00412132">
        <w:rPr>
          <w:lang w:val="en-US"/>
        </w:rPr>
        <w:t xml:space="preserve"> </w:t>
      </w:r>
      <w:proofErr w:type="spellStart"/>
      <w:r w:rsidRPr="00412132">
        <w:rPr>
          <w:lang w:val="en-US"/>
        </w:rPr>
        <w:t>invidunt</w:t>
      </w:r>
      <w:proofErr w:type="spellEnd"/>
      <w:r w:rsidRPr="00412132">
        <w:rPr>
          <w:lang w:val="en-US"/>
        </w:rPr>
        <w:t xml:space="preserve"> </w:t>
      </w:r>
      <w:proofErr w:type="spellStart"/>
      <w:r w:rsidRPr="00412132">
        <w:rPr>
          <w:lang w:val="en-US"/>
        </w:rPr>
        <w:t>ut</w:t>
      </w:r>
      <w:proofErr w:type="spellEnd"/>
      <w:r w:rsidRPr="00412132">
        <w:rPr>
          <w:lang w:val="en-US"/>
        </w:rPr>
        <w:t xml:space="preserve"> labore et dolore magna </w:t>
      </w:r>
      <w:proofErr w:type="spellStart"/>
      <w:r w:rsidRPr="00412132">
        <w:rPr>
          <w:lang w:val="en-US"/>
        </w:rPr>
        <w:t>aliquyam</w:t>
      </w:r>
      <w:proofErr w:type="spellEnd"/>
      <w:r w:rsidRPr="00412132">
        <w:rPr>
          <w:lang w:val="en-US"/>
        </w:rPr>
        <w:t xml:space="preserve"> </w:t>
      </w:r>
      <w:proofErr w:type="spellStart"/>
      <w:r w:rsidRPr="00412132">
        <w:rPr>
          <w:lang w:val="en-US"/>
        </w:rPr>
        <w:t>erat</w:t>
      </w:r>
      <w:proofErr w:type="spellEnd"/>
      <w:r w:rsidRPr="00412132">
        <w:rPr>
          <w:lang w:val="en-US"/>
        </w:rPr>
        <w:t xml:space="preserve">, sed diam </w:t>
      </w:r>
      <w:proofErr w:type="spellStart"/>
      <w:r w:rsidRPr="00412132">
        <w:rPr>
          <w:lang w:val="en-US"/>
        </w:rPr>
        <w:t>voluptua</w:t>
      </w:r>
      <w:proofErr w:type="spellEnd"/>
      <w:r w:rsidRPr="00412132">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21B692EA" w14:textId="77777777" w:rsidR="00536241" w:rsidRPr="00355F90" w:rsidRDefault="00536241" w:rsidP="00536241">
      <w:pPr>
        <w:rPr>
          <w:lang w:val="en-CA"/>
        </w:rPr>
      </w:pPr>
    </w:p>
    <w:p w14:paraId="742EDB4B" w14:textId="77777777" w:rsidR="00536241" w:rsidRPr="00355F90" w:rsidRDefault="00536241" w:rsidP="00536241">
      <w:pPr>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449FC69B" w14:textId="77777777" w:rsidR="00536241" w:rsidRPr="00355F90" w:rsidRDefault="00536241" w:rsidP="00536241">
      <w:pPr>
        <w:rPr>
          <w:lang w:val="en-CA"/>
        </w:rPr>
      </w:pPr>
    </w:p>
    <w:p w14:paraId="4092F39D" w14:textId="77777777" w:rsidR="00536241" w:rsidRPr="00355F90" w:rsidRDefault="00536241" w:rsidP="00536241">
      <w:pPr>
        <w:rPr>
          <w:lang w:val="en-CA"/>
        </w:rPr>
      </w:pPr>
      <w:proofErr w:type="spellStart"/>
      <w:r w:rsidRPr="00100B8E">
        <w:rPr>
          <w:lang w:val="en-US"/>
        </w:rPr>
        <w:t>Standardtext</w:t>
      </w:r>
      <w:proofErr w:type="spellEnd"/>
      <w:r w:rsidRPr="00100B8E">
        <w:rPr>
          <w:lang w:val="en-US"/>
        </w:rPr>
        <w:t xml:space="preserve">: At </w:t>
      </w:r>
      <w:proofErr w:type="spellStart"/>
      <w:r w:rsidRPr="00100B8E">
        <w:rPr>
          <w:lang w:val="en-US"/>
        </w:rPr>
        <w:t>vero</w:t>
      </w:r>
      <w:proofErr w:type="spellEnd"/>
      <w:r w:rsidRPr="00100B8E">
        <w:rPr>
          <w:lang w:val="en-US"/>
        </w:rPr>
        <w:t xml:space="preserve"> </w:t>
      </w:r>
      <w:proofErr w:type="spellStart"/>
      <w:r w:rsidRPr="00100B8E">
        <w:rPr>
          <w:lang w:val="en-US"/>
        </w:rPr>
        <w:t>eos</w:t>
      </w:r>
      <w:proofErr w:type="spellEnd"/>
      <w:r w:rsidRPr="00100B8E">
        <w:rPr>
          <w:lang w:val="en-US"/>
        </w:rPr>
        <w:t xml:space="preserve"> et </w:t>
      </w:r>
      <w:proofErr w:type="spellStart"/>
      <w:r w:rsidRPr="00100B8E">
        <w:rPr>
          <w:lang w:val="en-US"/>
        </w:rPr>
        <w:t>accusam</w:t>
      </w:r>
      <w:proofErr w:type="spellEnd"/>
      <w:r w:rsidRPr="00100B8E">
        <w:rPr>
          <w:lang w:val="en-US"/>
        </w:rPr>
        <w:t xml:space="preserve"> et </w:t>
      </w:r>
      <w:proofErr w:type="spellStart"/>
      <w:r w:rsidRPr="00100B8E">
        <w:rPr>
          <w:lang w:val="en-US"/>
        </w:rPr>
        <w:t>justo</w:t>
      </w:r>
      <w:proofErr w:type="spellEnd"/>
      <w:r w:rsidRPr="00100B8E">
        <w:rPr>
          <w:lang w:val="en-US"/>
        </w:rPr>
        <w:t xml:space="preserve"> duo </w:t>
      </w:r>
      <w:proofErr w:type="spellStart"/>
      <w:r w:rsidRPr="00100B8E">
        <w:rPr>
          <w:lang w:val="en-US"/>
        </w:rPr>
        <w:t>dolores</w:t>
      </w:r>
      <w:proofErr w:type="spellEnd"/>
      <w:r w:rsidRPr="00100B8E">
        <w:rPr>
          <w:lang w:val="en-US"/>
        </w:rPr>
        <w:t xml:space="preserve"> et </w:t>
      </w:r>
      <w:proofErr w:type="spellStart"/>
      <w:r w:rsidRPr="00100B8E">
        <w:rPr>
          <w:lang w:val="en-US"/>
        </w:rPr>
        <w:t>ea</w:t>
      </w:r>
      <w:proofErr w:type="spellEnd"/>
      <w:r w:rsidRPr="00100B8E">
        <w:rPr>
          <w:lang w:val="en-US"/>
        </w:rPr>
        <w:t xml:space="preserve"> </w:t>
      </w:r>
      <w:proofErr w:type="spellStart"/>
      <w:r w:rsidRPr="00100B8E">
        <w:rPr>
          <w:lang w:val="en-US"/>
        </w:rPr>
        <w:t>rebum</w:t>
      </w:r>
      <w:proofErr w:type="spellEnd"/>
      <w:r w:rsidRPr="00100B8E">
        <w:rPr>
          <w:lang w:val="en-US"/>
        </w:rPr>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w:t>
      </w:r>
    </w:p>
    <w:p w14:paraId="60989690" w14:textId="77777777" w:rsidR="00536241" w:rsidRPr="00355F90" w:rsidRDefault="00536241" w:rsidP="00536241">
      <w:pPr>
        <w:pStyle w:val="TextboxHighlighted"/>
        <w:pBdr>
          <w:top w:val="single" w:sz="24" w:space="1" w:color="8EAADB" w:themeColor="accent1" w:themeTint="99"/>
          <w:left w:val="single" w:sz="24" w:space="4" w:color="8EAADB" w:themeColor="accent1" w:themeTint="99"/>
          <w:bottom w:val="single" w:sz="24" w:space="1" w:color="8EAADB" w:themeColor="accent1" w:themeTint="99"/>
          <w:right w:val="single" w:sz="24" w:space="4" w:color="8EAADB" w:themeColor="accent1" w:themeTint="99"/>
        </w:pBdr>
        <w:shd w:val="clear" w:color="auto" w:fill="FFF2CC" w:themeFill="accent4" w:themeFillTint="33"/>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58D50BEC" w14:textId="77777777" w:rsidR="00536241" w:rsidRPr="00355F90" w:rsidRDefault="00536241" w:rsidP="00536241">
      <w:pPr>
        <w:rPr>
          <w:lang w:val="en-CA"/>
        </w:rPr>
      </w:pPr>
      <w:r w:rsidRPr="0076552D">
        <w:rPr>
          <w:lang w:val="en-US"/>
        </w:rPr>
        <w:t xml:space="preserve">Lorem ipsum dolor sit </w:t>
      </w:r>
      <w:proofErr w:type="spellStart"/>
      <w:r w:rsidRPr="0076552D">
        <w:rPr>
          <w:lang w:val="en-US"/>
        </w:rPr>
        <w:t>amet</w:t>
      </w:r>
      <w:proofErr w:type="spellEnd"/>
      <w:r w:rsidRPr="0076552D">
        <w:rPr>
          <w:lang w:val="en-US"/>
        </w:rPr>
        <w:t xml:space="preserve">, </w:t>
      </w:r>
      <w:proofErr w:type="spellStart"/>
      <w:r w:rsidRPr="0076552D">
        <w:rPr>
          <w:lang w:val="en-US"/>
        </w:rPr>
        <w:t>consetetur</w:t>
      </w:r>
      <w:proofErr w:type="spellEnd"/>
      <w:r w:rsidRPr="0076552D">
        <w:rPr>
          <w:lang w:val="en-US"/>
        </w:rPr>
        <w:t xml:space="preserve"> </w:t>
      </w:r>
      <w:proofErr w:type="spellStart"/>
      <w:r w:rsidRPr="0076552D">
        <w:rPr>
          <w:lang w:val="en-US"/>
        </w:rPr>
        <w:t>sadipscing</w:t>
      </w:r>
      <w:proofErr w:type="spellEnd"/>
      <w:r w:rsidRPr="0076552D">
        <w:rPr>
          <w:lang w:val="en-US"/>
        </w:rPr>
        <w:t xml:space="preserve"> </w:t>
      </w:r>
      <w:proofErr w:type="spellStart"/>
      <w:r w:rsidRPr="0076552D">
        <w:rPr>
          <w:lang w:val="en-US"/>
        </w:rPr>
        <w:t>elitr</w:t>
      </w:r>
      <w:proofErr w:type="spellEnd"/>
      <w:r w:rsidRPr="0076552D">
        <w:rPr>
          <w:lang w:val="en-US"/>
        </w:rPr>
        <w:t xml:space="preserve">, sed diam </w:t>
      </w:r>
      <w:proofErr w:type="spellStart"/>
      <w:r w:rsidRPr="0076552D">
        <w:rPr>
          <w:lang w:val="en-US"/>
        </w:rPr>
        <w:t>nonumy</w:t>
      </w:r>
      <w:proofErr w:type="spellEnd"/>
      <w:r w:rsidRPr="0076552D">
        <w:rPr>
          <w:lang w:val="en-US"/>
        </w:rPr>
        <w:t xml:space="preserve"> </w:t>
      </w:r>
      <w:proofErr w:type="spellStart"/>
      <w:r w:rsidRPr="0076552D">
        <w:rPr>
          <w:lang w:val="en-US"/>
        </w:rPr>
        <w:t>eirmod</w:t>
      </w:r>
      <w:proofErr w:type="spellEnd"/>
      <w:r w:rsidRPr="0076552D">
        <w:rPr>
          <w:lang w:val="en-US"/>
        </w:rPr>
        <w:t xml:space="preserve"> </w:t>
      </w:r>
      <w:proofErr w:type="spellStart"/>
      <w:r w:rsidRPr="0076552D">
        <w:rPr>
          <w:lang w:val="en-US"/>
        </w:rPr>
        <w:t>tempor</w:t>
      </w:r>
      <w:proofErr w:type="spellEnd"/>
      <w:r w:rsidRPr="0076552D">
        <w:rPr>
          <w:lang w:val="en-US"/>
        </w:rPr>
        <w:t xml:space="preserve"> </w:t>
      </w:r>
      <w:proofErr w:type="spellStart"/>
      <w:r w:rsidRPr="0076552D">
        <w:rPr>
          <w:lang w:val="en-US"/>
        </w:rPr>
        <w:t>invidunt</w:t>
      </w:r>
      <w:proofErr w:type="spellEnd"/>
      <w:r w:rsidRPr="0076552D">
        <w:rPr>
          <w:lang w:val="en-US"/>
        </w:rPr>
        <w:t xml:space="preserve"> </w:t>
      </w:r>
      <w:proofErr w:type="spellStart"/>
      <w:r w:rsidRPr="0076552D">
        <w:rPr>
          <w:lang w:val="en-US"/>
        </w:rPr>
        <w:t>ut</w:t>
      </w:r>
      <w:proofErr w:type="spellEnd"/>
      <w:r w:rsidRPr="0076552D">
        <w:rPr>
          <w:lang w:val="en-US"/>
        </w:rPr>
        <w:t xml:space="preserve"> labore et dolore magna </w:t>
      </w:r>
      <w:proofErr w:type="spellStart"/>
      <w:r w:rsidRPr="0076552D">
        <w:rPr>
          <w:lang w:val="en-US"/>
        </w:rPr>
        <w:t>aliquyam</w:t>
      </w:r>
      <w:proofErr w:type="spellEnd"/>
      <w:r w:rsidRPr="0076552D">
        <w:rPr>
          <w:lang w:val="en-US"/>
        </w:rPr>
        <w:t xml:space="preserve"> </w:t>
      </w:r>
      <w:proofErr w:type="spellStart"/>
      <w:r w:rsidRPr="0076552D">
        <w:rPr>
          <w:lang w:val="en-US"/>
        </w:rPr>
        <w:t>erat</w:t>
      </w:r>
      <w:proofErr w:type="spellEnd"/>
      <w:r w:rsidRPr="0076552D">
        <w:rPr>
          <w:lang w:val="en-US"/>
        </w:rPr>
        <w:t xml:space="preserve">, sed diam </w:t>
      </w:r>
      <w:proofErr w:type="spellStart"/>
      <w:r w:rsidRPr="0076552D">
        <w:rPr>
          <w:lang w:val="en-US"/>
        </w:rPr>
        <w:t>voluptua</w:t>
      </w:r>
      <w:proofErr w:type="spellEnd"/>
      <w:r w:rsidRPr="0076552D">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00372F03" w14:textId="77777777" w:rsidR="00536241" w:rsidRPr="00355F90" w:rsidRDefault="00536241" w:rsidP="00536241">
      <w:pPr>
        <w:rPr>
          <w:lang w:val="en-CA"/>
        </w:rPr>
      </w:pPr>
    </w:p>
    <w:p w14:paraId="60132422" w14:textId="77777777" w:rsidR="00536241" w:rsidRPr="00355F90" w:rsidRDefault="00536241" w:rsidP="00536241">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w:t>
      </w:r>
      <w:r w:rsidRPr="00412132">
        <w:rPr>
          <w:lang w:val="en-US"/>
        </w:rPr>
        <w:t xml:space="preserve">Lorem ipsum dolor sit </w:t>
      </w:r>
      <w:proofErr w:type="spellStart"/>
      <w:r w:rsidRPr="00412132">
        <w:rPr>
          <w:lang w:val="en-US"/>
        </w:rPr>
        <w:t>amet</w:t>
      </w:r>
      <w:proofErr w:type="spellEnd"/>
      <w:r w:rsidRPr="00412132">
        <w:rPr>
          <w:lang w:val="en-US"/>
        </w:rPr>
        <w:t xml:space="preserve">, </w:t>
      </w:r>
      <w:proofErr w:type="spellStart"/>
      <w:r w:rsidRPr="00412132">
        <w:rPr>
          <w:lang w:val="en-US"/>
        </w:rPr>
        <w:t>consetetur</w:t>
      </w:r>
      <w:proofErr w:type="spellEnd"/>
      <w:r w:rsidRPr="00412132">
        <w:rPr>
          <w:lang w:val="en-US"/>
        </w:rPr>
        <w:t xml:space="preserve"> </w:t>
      </w:r>
      <w:proofErr w:type="spellStart"/>
      <w:r w:rsidRPr="00412132">
        <w:rPr>
          <w:lang w:val="en-US"/>
        </w:rPr>
        <w:t>sadipscing</w:t>
      </w:r>
      <w:proofErr w:type="spellEnd"/>
      <w:r w:rsidRPr="00412132">
        <w:rPr>
          <w:lang w:val="en-US"/>
        </w:rPr>
        <w:t xml:space="preserve"> </w:t>
      </w:r>
      <w:proofErr w:type="spellStart"/>
      <w:r w:rsidRPr="00412132">
        <w:rPr>
          <w:lang w:val="en-US"/>
        </w:rPr>
        <w:t>elitr</w:t>
      </w:r>
      <w:proofErr w:type="spellEnd"/>
      <w:r w:rsidRPr="00412132">
        <w:rPr>
          <w:lang w:val="en-US"/>
        </w:rPr>
        <w:t xml:space="preserve">, sed diam </w:t>
      </w:r>
      <w:proofErr w:type="spellStart"/>
      <w:r w:rsidRPr="00412132">
        <w:rPr>
          <w:lang w:val="en-US"/>
        </w:rPr>
        <w:t>nonumy</w:t>
      </w:r>
      <w:proofErr w:type="spellEnd"/>
      <w:r w:rsidRPr="00412132">
        <w:rPr>
          <w:lang w:val="en-US"/>
        </w:rPr>
        <w:t xml:space="preserve"> </w:t>
      </w:r>
      <w:proofErr w:type="spellStart"/>
      <w:r w:rsidRPr="00412132">
        <w:rPr>
          <w:lang w:val="en-US"/>
        </w:rPr>
        <w:t>eirmod</w:t>
      </w:r>
      <w:proofErr w:type="spellEnd"/>
      <w:r w:rsidRPr="00412132">
        <w:rPr>
          <w:lang w:val="en-US"/>
        </w:rPr>
        <w:t xml:space="preserve"> </w:t>
      </w:r>
      <w:proofErr w:type="spellStart"/>
      <w:r w:rsidRPr="00412132">
        <w:rPr>
          <w:lang w:val="en-US"/>
        </w:rPr>
        <w:t>tempor</w:t>
      </w:r>
      <w:proofErr w:type="spellEnd"/>
      <w:r w:rsidRPr="00412132">
        <w:rPr>
          <w:lang w:val="en-US"/>
        </w:rPr>
        <w:t xml:space="preserve"> </w:t>
      </w:r>
      <w:proofErr w:type="spellStart"/>
      <w:r w:rsidRPr="00412132">
        <w:rPr>
          <w:lang w:val="en-US"/>
        </w:rPr>
        <w:t>invidunt</w:t>
      </w:r>
      <w:proofErr w:type="spellEnd"/>
      <w:r w:rsidRPr="00412132">
        <w:rPr>
          <w:lang w:val="en-US"/>
        </w:rPr>
        <w:t xml:space="preserve"> </w:t>
      </w:r>
      <w:proofErr w:type="spellStart"/>
      <w:r w:rsidRPr="00412132">
        <w:rPr>
          <w:lang w:val="en-US"/>
        </w:rPr>
        <w:t>ut</w:t>
      </w:r>
      <w:proofErr w:type="spellEnd"/>
      <w:r w:rsidRPr="00412132">
        <w:rPr>
          <w:lang w:val="en-US"/>
        </w:rPr>
        <w:t xml:space="preserve"> labore et dolore magna </w:t>
      </w:r>
      <w:proofErr w:type="spellStart"/>
      <w:r w:rsidRPr="00412132">
        <w:rPr>
          <w:lang w:val="en-US"/>
        </w:rPr>
        <w:t>aliquyam</w:t>
      </w:r>
      <w:proofErr w:type="spellEnd"/>
      <w:r w:rsidRPr="00412132">
        <w:rPr>
          <w:lang w:val="en-US"/>
        </w:rPr>
        <w:t xml:space="preserve"> </w:t>
      </w:r>
      <w:proofErr w:type="spellStart"/>
      <w:r w:rsidRPr="00412132">
        <w:rPr>
          <w:lang w:val="en-US"/>
        </w:rPr>
        <w:t>erat</w:t>
      </w:r>
      <w:proofErr w:type="spellEnd"/>
      <w:r w:rsidRPr="00412132">
        <w:rPr>
          <w:lang w:val="en-US"/>
        </w:rPr>
        <w:t xml:space="preserve">, sed diam </w:t>
      </w:r>
      <w:proofErr w:type="spellStart"/>
      <w:r w:rsidRPr="00412132">
        <w:rPr>
          <w:lang w:val="en-US"/>
        </w:rPr>
        <w:t>voluptua</w:t>
      </w:r>
      <w:proofErr w:type="spellEnd"/>
      <w:r w:rsidRPr="00412132">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takimata sanctus est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57304CAD" w14:textId="375062C8" w:rsidR="00536241" w:rsidRPr="00412132" w:rsidRDefault="00536241" w:rsidP="00536241">
      <w:pPr>
        <w:pStyle w:val="berschrift1"/>
      </w:pPr>
      <w:r>
        <w:lastRenderedPageBreak/>
        <w:t xml:space="preserve">Kapitel 3: </w:t>
      </w:r>
      <w:r w:rsidRPr="00412132">
        <w:t>Experimentelle Fallstudie: Erste Ergebnisse</w:t>
      </w:r>
    </w:p>
    <w:p w14:paraId="72FA7C16" w14:textId="77777777" w:rsidR="00536241" w:rsidRPr="00412132" w:rsidRDefault="00536241" w:rsidP="00536241">
      <w:pPr>
        <w:pStyle w:val="AutorinName"/>
        <w:spacing w:after="120"/>
        <w:contextualSpacing w:val="0"/>
      </w:pPr>
      <w:r w:rsidRPr="00412132">
        <w:t>Max</w:t>
      </w:r>
      <w:r>
        <w:t xml:space="preserve"> Bernd</w:t>
      </w:r>
      <w:r w:rsidRPr="00412132">
        <w:t xml:space="preserve"> Mustermann</w:t>
      </w:r>
      <w:r w:rsidRPr="00412132">
        <w:rPr>
          <w:vertAlign w:val="superscript"/>
        </w:rPr>
        <w:t>1</w:t>
      </w:r>
      <w:r>
        <w:rPr>
          <w:vertAlign w:val="superscript"/>
        </w:rPr>
        <w:t>,</w:t>
      </w:r>
      <w:r w:rsidRPr="00B906A8">
        <w:rPr>
          <w:vertAlign w:val="superscript"/>
        </w:rPr>
        <w:t xml:space="preserve"> </w:t>
      </w:r>
      <w:proofErr w:type="gramStart"/>
      <w:r w:rsidRPr="00412132">
        <w:rPr>
          <w:vertAlign w:val="superscript"/>
        </w:rPr>
        <w:t>2</w:t>
      </w:r>
      <w:r w:rsidRPr="00412132">
        <w:t xml:space="preserve"> </w:t>
      </w:r>
      <w:r>
        <w:t>,</w:t>
      </w:r>
      <w:proofErr w:type="gramEnd"/>
      <w:r>
        <w:t xml:space="preserve"> </w:t>
      </w:r>
      <w:r w:rsidRPr="005D1B17">
        <w:t>Norbert Heiner</w:t>
      </w:r>
      <w:r>
        <w:t>-</w:t>
      </w:r>
      <w:r w:rsidRPr="005D1B17">
        <w:t>Müller</w:t>
      </w:r>
      <w:r w:rsidRPr="00412132">
        <w:rPr>
          <w:vertAlign w:val="superscript"/>
        </w:rPr>
        <w:t>1</w:t>
      </w:r>
      <w:r>
        <w:t xml:space="preserve"> </w:t>
      </w:r>
      <w:r w:rsidRPr="00412132">
        <w:t>&amp; Milla Musterfrau</w:t>
      </w:r>
      <w:r w:rsidRPr="00412132">
        <w:rPr>
          <w:vertAlign w:val="superscript"/>
        </w:rPr>
        <w:t>2</w:t>
      </w:r>
    </w:p>
    <w:p w14:paraId="0E774B3C" w14:textId="77777777" w:rsidR="00536241" w:rsidRPr="00412132" w:rsidRDefault="00536241" w:rsidP="00536241">
      <w:pPr>
        <w:pStyle w:val="AutorinAffiliation"/>
      </w:pPr>
      <w:r w:rsidRPr="00412132">
        <w:rPr>
          <w:vertAlign w:val="superscript"/>
        </w:rPr>
        <w:t>1</w:t>
      </w:r>
      <w:r w:rsidRPr="00412132">
        <w:t xml:space="preserve"> Freie Universität </w:t>
      </w:r>
      <w:r w:rsidRPr="00203AF0">
        <w:t>Berlin</w:t>
      </w:r>
      <w:r w:rsidRPr="00412132">
        <w:t xml:space="preserve"> </w:t>
      </w:r>
    </w:p>
    <w:p w14:paraId="118DFE5D" w14:textId="77777777" w:rsidR="00536241" w:rsidRPr="00412132" w:rsidRDefault="00536241" w:rsidP="00536241">
      <w:pPr>
        <w:pStyle w:val="AutorinAffiliation"/>
        <w:spacing w:before="120"/>
        <w:contextualSpacing w:val="0"/>
      </w:pPr>
      <w:r w:rsidRPr="00412132">
        <w:rPr>
          <w:vertAlign w:val="superscript"/>
        </w:rPr>
        <w:t>2</w:t>
      </w:r>
      <w:r w:rsidRPr="00412132">
        <w:t xml:space="preserve"> Humboldt-Universität zu Berlin</w:t>
      </w:r>
    </w:p>
    <w:p w14:paraId="0699A549" w14:textId="77777777" w:rsidR="00536241" w:rsidRPr="00536241" w:rsidRDefault="00536241" w:rsidP="00536241">
      <w:pPr>
        <w:pStyle w:val="Abstract"/>
        <w:spacing w:before="240"/>
        <w:rPr>
          <w:b/>
          <w:lang w:val="en-CA"/>
        </w:rPr>
      </w:pPr>
      <w:r w:rsidRPr="00536241">
        <w:rPr>
          <w:b/>
          <w:lang w:val="en-CA"/>
        </w:rPr>
        <w:t>Abstract</w:t>
      </w:r>
    </w:p>
    <w:p w14:paraId="4F668316" w14:textId="77777777" w:rsidR="00536241" w:rsidRPr="00355F90" w:rsidRDefault="00536241" w:rsidP="00536241">
      <w:pPr>
        <w:pStyle w:val="Abstract"/>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2ABFCB38" w14:textId="77777777" w:rsidR="00536241" w:rsidRPr="00355F90" w:rsidRDefault="00536241" w:rsidP="00536241">
      <w:pPr>
        <w:pStyle w:val="Abstract"/>
        <w:rPr>
          <w:lang w:val="en-CA"/>
        </w:rPr>
      </w:pP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1AE3F039" w14:textId="77777777" w:rsidR="00536241" w:rsidRPr="00412132" w:rsidRDefault="00536241" w:rsidP="00536241">
      <w:pPr>
        <w:pStyle w:val="Schlagwrter"/>
        <w:rPr>
          <w:b/>
        </w:rPr>
      </w:pPr>
      <w:r w:rsidRPr="00412132">
        <w:rPr>
          <w:b/>
        </w:rPr>
        <w:t>Schlagwörter</w:t>
      </w:r>
    </w:p>
    <w:p w14:paraId="35837C1F" w14:textId="77777777" w:rsidR="00536241" w:rsidRPr="00412132" w:rsidRDefault="00536241" w:rsidP="00536241">
      <w:pPr>
        <w:pStyle w:val="Schlagwrter"/>
        <w:spacing w:after="0"/>
      </w:pPr>
      <w:r w:rsidRPr="00412132">
        <w:t>Experiment, Fallstudie, Extrapolation, Empirische Methode</w:t>
      </w:r>
    </w:p>
    <w:p w14:paraId="103D7AB2" w14:textId="77777777" w:rsidR="00536241" w:rsidRPr="00355F90" w:rsidRDefault="00536241" w:rsidP="00536241">
      <w:pPr>
        <w:pStyle w:val="berschrift2"/>
        <w:rPr>
          <w:lang w:val="en-CA"/>
        </w:rPr>
      </w:pPr>
      <w:proofErr w:type="spellStart"/>
      <w:r w:rsidRPr="00355F90">
        <w:rPr>
          <w:lang w:val="en-CA"/>
        </w:rPr>
        <w:t>Abschnitt</w:t>
      </w:r>
      <w:proofErr w:type="spellEnd"/>
      <w:r w:rsidRPr="00355F90">
        <w:rPr>
          <w:lang w:val="en-CA"/>
        </w:rPr>
        <w:t xml:space="preserve"> 1</w:t>
      </w:r>
    </w:p>
    <w:p w14:paraId="2198B271" w14:textId="77777777" w:rsidR="00536241" w:rsidRPr="00355F90" w:rsidRDefault="00536241" w:rsidP="00536241">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7A02603B" w14:textId="77777777" w:rsidR="00536241" w:rsidRPr="00412132" w:rsidRDefault="00536241" w:rsidP="00536241">
      <w:pPr>
        <w:pStyle w:val="berschrift3"/>
      </w:pPr>
      <w:r>
        <w:t>Abschnitt 1.1</w:t>
      </w:r>
    </w:p>
    <w:p w14:paraId="4832A6B4" w14:textId="77777777" w:rsidR="00536241" w:rsidRPr="00412132" w:rsidRDefault="00536241" w:rsidP="00536241">
      <w:r w:rsidRPr="00412132">
        <w:t>Standardtext mit Fußnote</w:t>
      </w:r>
      <w:r w:rsidRPr="00412132">
        <w:rPr>
          <w:rStyle w:val="Funotenzeichen"/>
        </w:rPr>
        <w:footnoteReference w:id="3"/>
      </w:r>
      <w:r w:rsidRPr="00412132">
        <w:t xml:space="preserve"> und Blockzitat:</w:t>
      </w:r>
    </w:p>
    <w:p w14:paraId="5A321730" w14:textId="77777777" w:rsidR="00536241" w:rsidRPr="00355F90" w:rsidRDefault="00536241" w:rsidP="00536241">
      <w:pPr>
        <w:pStyle w:val="Zitat"/>
        <w:rPr>
          <w:lang w:val="en-CA"/>
        </w:rPr>
      </w:pPr>
      <w:proofErr w:type="spellStart"/>
      <w:r w:rsidRPr="00355F90">
        <w:rPr>
          <w:rStyle w:val="ZitatZchn"/>
          <w:lang w:val="en-CA"/>
        </w:rPr>
        <w:t>Blockzitat</w:t>
      </w:r>
      <w:proofErr w:type="spellEnd"/>
      <w:r w:rsidRPr="00355F90">
        <w:rPr>
          <w:rStyle w:val="ZitatZchn"/>
          <w:lang w:val="en-CA"/>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4EB0776F" w14:textId="77777777" w:rsidR="00536241" w:rsidRPr="00412132" w:rsidRDefault="00536241" w:rsidP="00536241">
      <w:r w:rsidRPr="00412132">
        <w:t>Standardtext geht weiter</w:t>
      </w:r>
    </w:p>
    <w:p w14:paraId="62E2C5D9" w14:textId="77777777" w:rsidR="00536241" w:rsidRPr="00412132" w:rsidRDefault="00536241" w:rsidP="00536241">
      <w:pPr>
        <w:pStyle w:val="berschrift4"/>
      </w:pPr>
      <w:r>
        <w:t>Abschnitt 1.1.1</w:t>
      </w:r>
    </w:p>
    <w:p w14:paraId="30CCFE95" w14:textId="77777777" w:rsidR="00536241" w:rsidRPr="00355F90" w:rsidRDefault="00536241" w:rsidP="00536241">
      <w:pPr>
        <w:rPr>
          <w:lang w:val="en-CA"/>
        </w:rPr>
      </w:pPr>
      <w:proofErr w:type="spellStart"/>
      <w:r w:rsidRPr="00B44CF5">
        <w:rPr>
          <w:lang w:val="en-CA"/>
        </w:rPr>
        <w:t>Standardtext</w:t>
      </w:r>
      <w:proofErr w:type="spellEnd"/>
      <w:r w:rsidRPr="00B44CF5">
        <w:rPr>
          <w:lang w:val="en-CA"/>
        </w:rPr>
        <w:t xml:space="preserve">: At </w:t>
      </w:r>
      <w:proofErr w:type="spellStart"/>
      <w:r w:rsidRPr="00B44CF5">
        <w:rPr>
          <w:lang w:val="en-CA"/>
        </w:rPr>
        <w:t>vero</w:t>
      </w:r>
      <w:proofErr w:type="spellEnd"/>
      <w:r w:rsidRPr="00B44CF5">
        <w:rPr>
          <w:lang w:val="en-CA"/>
        </w:rPr>
        <w:t xml:space="preserve"> </w:t>
      </w:r>
      <w:proofErr w:type="spellStart"/>
      <w:r w:rsidRPr="00B44CF5">
        <w:rPr>
          <w:lang w:val="en-CA"/>
        </w:rPr>
        <w:t>eos</w:t>
      </w:r>
      <w:proofErr w:type="spellEnd"/>
      <w:r w:rsidRPr="00B44CF5">
        <w:rPr>
          <w:lang w:val="en-CA"/>
        </w:rPr>
        <w:t xml:space="preserve"> et </w:t>
      </w:r>
      <w:proofErr w:type="spellStart"/>
      <w:r w:rsidRPr="00B44CF5">
        <w:rPr>
          <w:lang w:val="en-CA"/>
        </w:rPr>
        <w:t>accusam</w:t>
      </w:r>
      <w:proofErr w:type="spellEnd"/>
      <w:r w:rsidRPr="00B44CF5">
        <w:rPr>
          <w:lang w:val="en-CA"/>
        </w:rPr>
        <w:t xml:space="preserve"> et </w:t>
      </w:r>
      <w:proofErr w:type="spellStart"/>
      <w:r w:rsidRPr="00B44CF5">
        <w:rPr>
          <w:lang w:val="en-CA"/>
        </w:rPr>
        <w:t>justo</w:t>
      </w:r>
      <w:proofErr w:type="spellEnd"/>
      <w:r w:rsidRPr="00B44CF5">
        <w:rPr>
          <w:lang w:val="en-CA"/>
        </w:rPr>
        <w:t xml:space="preserve"> duo </w:t>
      </w:r>
      <w:proofErr w:type="spellStart"/>
      <w:r w:rsidRPr="00B44CF5">
        <w:rPr>
          <w:lang w:val="en-CA"/>
        </w:rPr>
        <w:t>dolores</w:t>
      </w:r>
      <w:proofErr w:type="spellEnd"/>
      <w:r w:rsidRPr="00B44CF5">
        <w:rPr>
          <w:lang w:val="en-CA"/>
        </w:rPr>
        <w:t xml:space="preserve"> et </w:t>
      </w:r>
      <w:proofErr w:type="spellStart"/>
      <w:r w:rsidRPr="00B44CF5">
        <w:rPr>
          <w:lang w:val="en-CA"/>
        </w:rPr>
        <w:t>ea</w:t>
      </w:r>
      <w:proofErr w:type="spellEnd"/>
      <w:r w:rsidRPr="00B44CF5">
        <w:rPr>
          <w:lang w:val="en-CA"/>
        </w:rPr>
        <w:t xml:space="preserve"> </w:t>
      </w:r>
      <w:proofErr w:type="spellStart"/>
      <w:r w:rsidRPr="00B44CF5">
        <w:rPr>
          <w:lang w:val="en-CA"/>
        </w:rPr>
        <w:t>rebum</w:t>
      </w:r>
      <w:proofErr w:type="spellEnd"/>
      <w:r w:rsidRPr="00B44CF5">
        <w:rPr>
          <w:lang w:val="en-CA"/>
        </w:rPr>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lastRenderedPageBreak/>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412132">
        <w:fldChar w:fldCharType="begin"/>
      </w:r>
      <w:r w:rsidRPr="00355F90">
        <w:rPr>
          <w:lang w:val="en-CA"/>
        </w:rPr>
        <w:instrText xml:space="preserve"> REF _Ref109314801 \h </w:instrText>
      </w:r>
      <w:r w:rsidRPr="00412132">
        <w:fldChar w:fldCharType="separate"/>
      </w:r>
      <w:r w:rsidRPr="00355F90">
        <w:rPr>
          <w:lang w:val="en-CA"/>
        </w:rPr>
        <w:t>Abbildung</w:t>
      </w:r>
      <w:proofErr w:type="spellEnd"/>
      <w:r w:rsidRPr="00355F90">
        <w:rPr>
          <w:lang w:val="en-CA"/>
        </w:rPr>
        <w:t xml:space="preserve"> </w:t>
      </w:r>
      <w:r w:rsidRPr="00355F90">
        <w:rPr>
          <w:noProof/>
          <w:lang w:val="en-CA"/>
        </w:rPr>
        <w:t>1</w:t>
      </w:r>
      <w:r w:rsidRPr="00412132">
        <w:fldChar w:fldCharType="end"/>
      </w:r>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434F716C" w14:textId="77777777" w:rsidR="00536241" w:rsidRPr="00412132" w:rsidRDefault="00536241" w:rsidP="00536241">
      <w:pPr>
        <w:pStyle w:val="Abbildung"/>
      </w:pPr>
      <w:r w:rsidRPr="00412132">
        <w:rPr>
          <w:noProof/>
          <w:lang w:eastAsia="de-DE"/>
        </w:rPr>
        <w:drawing>
          <wp:inline distT="0" distB="0" distL="0" distR="0" wp14:anchorId="6A16EA6B" wp14:editId="0C2C00A9">
            <wp:extent cx="749935" cy="74358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9935" cy="743585"/>
                    </a:xfrm>
                    <a:prstGeom prst="rect">
                      <a:avLst/>
                    </a:prstGeom>
                    <a:noFill/>
                  </pic:spPr>
                </pic:pic>
              </a:graphicData>
            </a:graphic>
          </wp:inline>
        </w:drawing>
      </w:r>
    </w:p>
    <w:p w14:paraId="59BF0729" w14:textId="77777777" w:rsidR="00536241" w:rsidRPr="00412132" w:rsidRDefault="00536241" w:rsidP="00536241">
      <w:pPr>
        <w:pStyle w:val="BeschriftungAbbildung"/>
      </w:pPr>
      <w:r w:rsidRPr="00412132">
        <w:t xml:space="preserve">Abbildung </w:t>
      </w:r>
      <w:fldSimple w:instr=" SEQ Abbildung \* ARABIC ">
        <w:r w:rsidRPr="00412132">
          <w:rPr>
            <w:noProof/>
          </w:rPr>
          <w:t>1</w:t>
        </w:r>
      </w:fldSimple>
      <w:r w:rsidRPr="00412132">
        <w:t xml:space="preserve"> Das ist die erste Abbildung</w:t>
      </w:r>
    </w:p>
    <w:p w14:paraId="1082A250" w14:textId="77777777" w:rsidR="00536241" w:rsidRPr="00355F90" w:rsidRDefault="00536241" w:rsidP="00536241">
      <w:pPr>
        <w:rPr>
          <w:lang w:val="en-CA"/>
        </w:rPr>
      </w:pP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w:t>
      </w:r>
      <w:proofErr w:type="spellStart"/>
      <w:r w:rsidRPr="00412132">
        <w:fldChar w:fldCharType="begin"/>
      </w:r>
      <w:r w:rsidRPr="00355F90">
        <w:rPr>
          <w:lang w:val="en-CA"/>
        </w:rPr>
        <w:instrText xml:space="preserve"> REF _Ref109314825 \h </w:instrText>
      </w:r>
      <w:r w:rsidRPr="00412132">
        <w:fldChar w:fldCharType="separate"/>
      </w:r>
      <w:r w:rsidRPr="00355F90">
        <w:rPr>
          <w:lang w:val="en-CA"/>
        </w:rPr>
        <w:t>Tabelle</w:t>
      </w:r>
      <w:proofErr w:type="spellEnd"/>
      <w:r w:rsidRPr="00355F90">
        <w:rPr>
          <w:lang w:val="en-CA"/>
        </w:rPr>
        <w:t xml:space="preserve"> </w:t>
      </w:r>
      <w:r w:rsidRPr="00355F90">
        <w:rPr>
          <w:noProof/>
          <w:lang w:val="en-CA"/>
        </w:rPr>
        <w:t>1</w:t>
      </w:r>
      <w:r w:rsidRPr="00412132">
        <w:fldChar w:fldCharType="end"/>
      </w:r>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7E99988C" w14:textId="77777777" w:rsidR="00536241" w:rsidRPr="00412132" w:rsidRDefault="00536241" w:rsidP="00536241">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1"/>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m:oMathPara>
    </w:p>
    <w:p w14:paraId="657E299E" w14:textId="77777777" w:rsidR="00536241" w:rsidRPr="00355F90" w:rsidRDefault="00536241" w:rsidP="00536241">
      <w:pPr>
        <w:rPr>
          <w:lang w:val="en-CA"/>
        </w:rPr>
      </w:pP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w:t>
      </w:r>
      <w:proofErr w:type="spellStart"/>
      <w:r w:rsidRPr="00412132">
        <w:fldChar w:fldCharType="begin"/>
      </w:r>
      <w:r w:rsidRPr="00355F90">
        <w:rPr>
          <w:lang w:val="en-CA"/>
        </w:rPr>
        <w:instrText xml:space="preserve"> REF _Ref109314825 \h </w:instrText>
      </w:r>
      <w:r w:rsidRPr="00412132">
        <w:fldChar w:fldCharType="separate"/>
      </w:r>
      <w:r w:rsidRPr="00355F90">
        <w:rPr>
          <w:lang w:val="en-CA"/>
        </w:rPr>
        <w:t>Tabelle</w:t>
      </w:r>
      <w:proofErr w:type="spellEnd"/>
      <w:r w:rsidRPr="00355F90">
        <w:rPr>
          <w:lang w:val="en-CA"/>
        </w:rPr>
        <w:t xml:space="preserve"> </w:t>
      </w:r>
      <w:r w:rsidRPr="00355F90">
        <w:rPr>
          <w:noProof/>
          <w:lang w:val="en-CA"/>
        </w:rPr>
        <w:t>1</w:t>
      </w:r>
      <w:r w:rsidRPr="00412132">
        <w:fldChar w:fldCharType="end"/>
      </w:r>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340F8EDB" w14:textId="77777777" w:rsidR="00536241" w:rsidRPr="00412132" w:rsidRDefault="00536241" w:rsidP="00536241">
      <w:pPr>
        <w:pStyle w:val="Listenabsatz"/>
        <w:numPr>
          <w:ilvl w:val="0"/>
          <w:numId w:val="3"/>
        </w:numPr>
      </w:pPr>
      <w:r w:rsidRPr="00412132">
        <w:t>Listenabsatz</w:t>
      </w:r>
    </w:p>
    <w:p w14:paraId="53E83615" w14:textId="77777777" w:rsidR="00536241" w:rsidRPr="00412132" w:rsidRDefault="00536241" w:rsidP="00536241">
      <w:pPr>
        <w:pStyle w:val="Listenabsatz"/>
        <w:numPr>
          <w:ilvl w:val="0"/>
          <w:numId w:val="3"/>
        </w:numPr>
      </w:pPr>
      <w:r w:rsidRPr="00412132">
        <w:t>Listenabsatz</w:t>
      </w:r>
    </w:p>
    <w:p w14:paraId="0E6FAB42" w14:textId="4301F800" w:rsidR="00536241" w:rsidRPr="00412132" w:rsidRDefault="00536241" w:rsidP="00536241">
      <w:r w:rsidRPr="00412132">
        <w:t xml:space="preserve">Standardtext. Auch hier </w:t>
      </w:r>
      <w:r w:rsidRPr="00412132">
        <w:fldChar w:fldCharType="begin"/>
      </w:r>
      <w:r w:rsidR="00AF519F">
        <w:instrText xml:space="preserve"> ADDIN ZOTERO_ITEM CSL_CITATION {"citationID":"HfWzUDrJ","properties":{"formattedCitation":"(Borges u.\\uc0\\u160{}a. 2011)","plainCitation":"(Borges u. a. 2011)","noteIndex":0},"citationItems":[{"id":62,"uris":["http://zotero.org/users/9715300/items/9LEPRWB3"],"itemData":{"id":62,"type":"article-journal","abstract":"Digital libraries of scientific articles contain collections of digital objects that are usually described by bibliographic metadata records. These records can be acquired from different sources and be represented using several metadata standards. These metadata standards may be heterogeneous in both, content and structure. All of this implies that many records may be duplicated in the repository, thus affecting the quality of services, such as searching and browsing. In this article we present an approach that identifies duplicated bibliographic metadata records in an efficient and effective way. We propose similarity functions especially designed for the digital library domain and experimentally evaluate them. Our results show that the proposed functions improve the quality of metadata deduplication up to 188% compared to four different baselines. We also show that our approach achieves statistical equivalent results when compared to a state-of-the-art method for replica identification based on genetic programming, without the burden and cost of any training process.","collection-title":"Managing and Mining Multilingual Documents","container-title":"Information Processing &amp; Management","DOI":"10.1016/j.ipm.2011.01.009","ISSN":"0306-4573","issue":"5","journalAbbreviation":"Information Processing &amp; Management","language":"en","page":"706-718","source":"ScienceDirect","title":"An unsupervised heuristic-based approach for bibliographic metadata deduplication","volume":"47","author":[{"family":"Borges","given":"Eduardo N."},{"family":"Carvalho","given":"Moisés G.","non-dropping-particle":"de"},{"family":"Galante","given":"Renata"},{"family":"Gonçalves","given":"Marcos André"},{"family":"Laender","given":"Alberto H. F."}],"issued":{"date-parts":[["2011",9,1]]}}}],"schema":"https://github.com/citation-style-language/schema/raw/master/csl-citation.json"} </w:instrText>
      </w:r>
      <w:r w:rsidRPr="00412132">
        <w:fldChar w:fldCharType="separate"/>
      </w:r>
      <w:r w:rsidRPr="00412132">
        <w:rPr>
          <w:rFonts w:cs="Times New Roman"/>
          <w:szCs w:val="24"/>
        </w:rPr>
        <w:t>(Borges u. a. 2011)</w:t>
      </w:r>
      <w:r w:rsidRPr="00412132">
        <w:fldChar w:fldCharType="end"/>
      </w:r>
      <w:r w:rsidRPr="00412132">
        <w:t xml:space="preserve"> bauen wir einen Verweis ein.</w:t>
      </w:r>
    </w:p>
    <w:p w14:paraId="6D09BE78" w14:textId="77777777" w:rsidR="00536241" w:rsidRPr="00412132" w:rsidRDefault="00536241" w:rsidP="00536241">
      <w:pPr>
        <w:pStyle w:val="BeschriftungTabelle"/>
      </w:pPr>
      <w:r w:rsidRPr="00412132">
        <w:t xml:space="preserve">Tabelle </w:t>
      </w:r>
      <w:fldSimple w:instr=" SEQ Tabelle \* ARABIC ">
        <w:r w:rsidRPr="00412132">
          <w:rPr>
            <w:noProof/>
          </w:rPr>
          <w:t>1</w:t>
        </w:r>
      </w:fldSimple>
      <w:r w:rsidRPr="00412132">
        <w:t xml:space="preserve"> Das ist die erste Tabelle</w:t>
      </w:r>
    </w:p>
    <w:tbl>
      <w:tblPr>
        <w:tblStyle w:val="Gitternetztabelle5dunkelAkzent3"/>
        <w:tblW w:w="0" w:type="auto"/>
        <w:jc w:val="center"/>
        <w:tblLook w:val="04A0" w:firstRow="1" w:lastRow="0" w:firstColumn="1" w:lastColumn="0" w:noHBand="0" w:noVBand="1"/>
      </w:tblPr>
      <w:tblGrid>
        <w:gridCol w:w="971"/>
        <w:gridCol w:w="961"/>
        <w:gridCol w:w="954"/>
      </w:tblGrid>
      <w:tr w:rsidR="00536241" w:rsidRPr="00412132" w14:paraId="29AB5DC7" w14:textId="77777777" w:rsidTr="00D66172">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29DCE3FA" w14:textId="77777777" w:rsidR="00536241" w:rsidRPr="00412132" w:rsidRDefault="00536241" w:rsidP="00D66172">
            <w:pPr>
              <w:jc w:val="center"/>
            </w:pPr>
            <w:r w:rsidRPr="00412132">
              <w:t>Spalte A</w:t>
            </w:r>
          </w:p>
        </w:tc>
        <w:tc>
          <w:tcPr>
            <w:tcW w:w="0" w:type="auto"/>
          </w:tcPr>
          <w:p w14:paraId="1A22B455" w14:textId="77777777" w:rsidR="00536241" w:rsidRPr="00412132" w:rsidRDefault="00536241" w:rsidP="00D66172">
            <w:pPr>
              <w:jc w:val="center"/>
              <w:cnfStyle w:val="100000000000" w:firstRow="1" w:lastRow="0" w:firstColumn="0" w:lastColumn="0" w:oddVBand="0" w:evenVBand="0" w:oddHBand="0" w:evenHBand="0" w:firstRowFirstColumn="0" w:firstRowLastColumn="0" w:lastRowFirstColumn="0" w:lastRowLastColumn="0"/>
            </w:pPr>
            <w:r w:rsidRPr="00412132">
              <w:t>Spalte B</w:t>
            </w:r>
          </w:p>
        </w:tc>
        <w:tc>
          <w:tcPr>
            <w:tcW w:w="0" w:type="auto"/>
          </w:tcPr>
          <w:p w14:paraId="406CD16F" w14:textId="77777777" w:rsidR="00536241" w:rsidRPr="00412132" w:rsidRDefault="00536241" w:rsidP="00D66172">
            <w:pPr>
              <w:jc w:val="center"/>
              <w:cnfStyle w:val="100000000000" w:firstRow="1" w:lastRow="0" w:firstColumn="0" w:lastColumn="0" w:oddVBand="0" w:evenVBand="0" w:oddHBand="0" w:evenHBand="0" w:firstRowFirstColumn="0" w:firstRowLastColumn="0" w:lastRowFirstColumn="0" w:lastRowLastColumn="0"/>
            </w:pPr>
            <w:r w:rsidRPr="00412132">
              <w:t>Spalte C</w:t>
            </w:r>
          </w:p>
        </w:tc>
      </w:tr>
      <w:tr w:rsidR="00536241" w:rsidRPr="00412132" w14:paraId="57552FE6" w14:textId="77777777" w:rsidTr="00D66172">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2E395597" w14:textId="77777777" w:rsidR="00536241" w:rsidRPr="00412132" w:rsidRDefault="00536241" w:rsidP="00D66172">
            <w:pPr>
              <w:jc w:val="center"/>
            </w:pPr>
            <w:r w:rsidRPr="00412132">
              <w:t>1</w:t>
            </w:r>
          </w:p>
        </w:tc>
        <w:tc>
          <w:tcPr>
            <w:tcW w:w="0" w:type="auto"/>
          </w:tcPr>
          <w:p w14:paraId="68954178" w14:textId="77777777" w:rsidR="00536241" w:rsidRPr="00412132" w:rsidRDefault="00536241" w:rsidP="00D66172">
            <w:pPr>
              <w:jc w:val="center"/>
              <w:cnfStyle w:val="000000100000" w:firstRow="0" w:lastRow="0" w:firstColumn="0" w:lastColumn="0" w:oddVBand="0" w:evenVBand="0" w:oddHBand="1" w:evenHBand="0" w:firstRowFirstColumn="0" w:firstRowLastColumn="0" w:lastRowFirstColumn="0" w:lastRowLastColumn="0"/>
            </w:pPr>
            <w:r w:rsidRPr="00412132">
              <w:t>4</w:t>
            </w:r>
          </w:p>
        </w:tc>
        <w:tc>
          <w:tcPr>
            <w:tcW w:w="0" w:type="auto"/>
          </w:tcPr>
          <w:p w14:paraId="40FD7A9A" w14:textId="77777777" w:rsidR="00536241" w:rsidRPr="00412132" w:rsidRDefault="00536241" w:rsidP="00D66172">
            <w:pPr>
              <w:jc w:val="center"/>
              <w:cnfStyle w:val="000000100000" w:firstRow="0" w:lastRow="0" w:firstColumn="0" w:lastColumn="0" w:oddVBand="0" w:evenVBand="0" w:oddHBand="1" w:evenHBand="0" w:firstRowFirstColumn="0" w:firstRowLastColumn="0" w:lastRowFirstColumn="0" w:lastRowLastColumn="0"/>
            </w:pPr>
            <w:r w:rsidRPr="00412132">
              <w:t>7</w:t>
            </w:r>
          </w:p>
        </w:tc>
      </w:tr>
      <w:tr w:rsidR="00536241" w:rsidRPr="00412132" w14:paraId="7207C670" w14:textId="77777777" w:rsidTr="00D66172">
        <w:trPr>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7A1B6F1B" w14:textId="77777777" w:rsidR="00536241" w:rsidRPr="00412132" w:rsidRDefault="00536241" w:rsidP="00D66172">
            <w:pPr>
              <w:jc w:val="center"/>
            </w:pPr>
            <w:r w:rsidRPr="00412132">
              <w:t>2</w:t>
            </w:r>
          </w:p>
        </w:tc>
        <w:tc>
          <w:tcPr>
            <w:tcW w:w="0" w:type="auto"/>
          </w:tcPr>
          <w:p w14:paraId="098255E0" w14:textId="77777777" w:rsidR="00536241" w:rsidRPr="00412132" w:rsidRDefault="00536241" w:rsidP="00D66172">
            <w:pPr>
              <w:jc w:val="center"/>
              <w:cnfStyle w:val="000000000000" w:firstRow="0" w:lastRow="0" w:firstColumn="0" w:lastColumn="0" w:oddVBand="0" w:evenVBand="0" w:oddHBand="0" w:evenHBand="0" w:firstRowFirstColumn="0" w:firstRowLastColumn="0" w:lastRowFirstColumn="0" w:lastRowLastColumn="0"/>
            </w:pPr>
            <w:r w:rsidRPr="00412132">
              <w:t>5</w:t>
            </w:r>
          </w:p>
        </w:tc>
        <w:tc>
          <w:tcPr>
            <w:tcW w:w="0" w:type="auto"/>
          </w:tcPr>
          <w:p w14:paraId="6825179D" w14:textId="77777777" w:rsidR="00536241" w:rsidRPr="00412132" w:rsidRDefault="00536241" w:rsidP="00D66172">
            <w:pPr>
              <w:jc w:val="center"/>
              <w:cnfStyle w:val="000000000000" w:firstRow="0" w:lastRow="0" w:firstColumn="0" w:lastColumn="0" w:oddVBand="0" w:evenVBand="0" w:oddHBand="0" w:evenHBand="0" w:firstRowFirstColumn="0" w:firstRowLastColumn="0" w:lastRowFirstColumn="0" w:lastRowLastColumn="0"/>
            </w:pPr>
            <w:r w:rsidRPr="00412132">
              <w:t>8</w:t>
            </w:r>
          </w:p>
        </w:tc>
      </w:tr>
      <w:tr w:rsidR="00536241" w:rsidRPr="00412132" w14:paraId="5618D97E" w14:textId="77777777" w:rsidTr="00D66172">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2F549FD0" w14:textId="77777777" w:rsidR="00536241" w:rsidRPr="00412132" w:rsidRDefault="00536241" w:rsidP="00D66172">
            <w:pPr>
              <w:jc w:val="center"/>
            </w:pPr>
            <w:r w:rsidRPr="00412132">
              <w:t>3</w:t>
            </w:r>
          </w:p>
        </w:tc>
        <w:tc>
          <w:tcPr>
            <w:tcW w:w="0" w:type="auto"/>
          </w:tcPr>
          <w:p w14:paraId="5C83C268" w14:textId="77777777" w:rsidR="00536241" w:rsidRPr="00412132" w:rsidRDefault="00536241" w:rsidP="00D66172">
            <w:pPr>
              <w:jc w:val="center"/>
              <w:cnfStyle w:val="000000100000" w:firstRow="0" w:lastRow="0" w:firstColumn="0" w:lastColumn="0" w:oddVBand="0" w:evenVBand="0" w:oddHBand="1" w:evenHBand="0" w:firstRowFirstColumn="0" w:firstRowLastColumn="0" w:lastRowFirstColumn="0" w:lastRowLastColumn="0"/>
            </w:pPr>
            <w:r w:rsidRPr="00412132">
              <w:t>6</w:t>
            </w:r>
          </w:p>
        </w:tc>
        <w:tc>
          <w:tcPr>
            <w:tcW w:w="0" w:type="auto"/>
          </w:tcPr>
          <w:p w14:paraId="45C5F370" w14:textId="77777777" w:rsidR="00536241" w:rsidRPr="00412132" w:rsidRDefault="00536241" w:rsidP="00D66172">
            <w:pPr>
              <w:jc w:val="center"/>
              <w:cnfStyle w:val="000000100000" w:firstRow="0" w:lastRow="0" w:firstColumn="0" w:lastColumn="0" w:oddVBand="0" w:evenVBand="0" w:oddHBand="1" w:evenHBand="0" w:firstRowFirstColumn="0" w:firstRowLastColumn="0" w:lastRowFirstColumn="0" w:lastRowLastColumn="0"/>
            </w:pPr>
            <w:r w:rsidRPr="00412132">
              <w:t>9</w:t>
            </w:r>
          </w:p>
        </w:tc>
      </w:tr>
    </w:tbl>
    <w:p w14:paraId="125C8D65" w14:textId="77777777" w:rsidR="00536241" w:rsidRPr="00412132" w:rsidRDefault="00536241" w:rsidP="00536241"/>
    <w:p w14:paraId="03A90E46" w14:textId="77777777" w:rsidR="00536241" w:rsidRPr="00355F90" w:rsidRDefault="00536241" w:rsidP="00536241">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w:t>
      </w:r>
    </w:p>
    <w:p w14:paraId="079537D9" w14:textId="77777777" w:rsidR="00536241" w:rsidRPr="00412132" w:rsidRDefault="00536241" w:rsidP="00536241">
      <w:pPr>
        <w:pStyle w:val="Abbildung"/>
      </w:pPr>
      <w:r w:rsidRPr="00412132">
        <w:rPr>
          <w:noProof/>
          <w:lang w:eastAsia="de-DE"/>
        </w:rPr>
        <w:drawing>
          <wp:inline distT="0" distB="0" distL="0" distR="0" wp14:anchorId="0F221B8E" wp14:editId="2A87C6FE">
            <wp:extent cx="749935" cy="74358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9935" cy="743585"/>
                    </a:xfrm>
                    <a:prstGeom prst="rect">
                      <a:avLst/>
                    </a:prstGeom>
                    <a:noFill/>
                  </pic:spPr>
                </pic:pic>
              </a:graphicData>
            </a:graphic>
          </wp:inline>
        </w:drawing>
      </w:r>
    </w:p>
    <w:p w14:paraId="028C3DF4" w14:textId="77777777" w:rsidR="00536241" w:rsidRPr="00412132" w:rsidRDefault="00536241" w:rsidP="00536241">
      <w:pPr>
        <w:pStyle w:val="BeschriftungAbbildung"/>
      </w:pPr>
      <w:r w:rsidRPr="00412132">
        <w:t xml:space="preserve">Abbildung </w:t>
      </w:r>
      <w:fldSimple w:instr=" SEQ Abbildung \* ARABIC ">
        <w:r w:rsidRPr="00412132">
          <w:rPr>
            <w:noProof/>
          </w:rPr>
          <w:t>2</w:t>
        </w:r>
      </w:fldSimple>
      <w:r w:rsidRPr="00412132">
        <w:t xml:space="preserve"> Das ist die zweite Abbildung</w:t>
      </w:r>
    </w:p>
    <w:p w14:paraId="59315D01" w14:textId="7E06D9CA" w:rsidR="00536241" w:rsidRPr="00355F90" w:rsidRDefault="00536241" w:rsidP="00536241">
      <w:pPr>
        <w:rPr>
          <w:lang w:val="en-CA"/>
        </w:rPr>
      </w:pPr>
      <w:r w:rsidRPr="00412132">
        <w:t xml:space="preserve">Standardtext mit Literaturverweis </w:t>
      </w:r>
      <w:r w:rsidRPr="00412132">
        <w:fldChar w:fldCharType="begin"/>
      </w:r>
      <w:r w:rsidR="00AF519F">
        <w:instrText xml:space="preserve"> ADDIN ZOTERO_ITEM CSL_CITATION {"citationID":"TUKp0mBa","properties":{"formattedCitation":"(Mruck, Mey, und Muhle 2018)","plainCitation":"(Mruck, Mey, und Muhle 2018)","noteIndex":0},"citationItems":[{"id":17,"uris":["http://zotero.org/users/9715300/items/EB68V5VK"],"itemData":{"id":17,"type":"article-journal","container-title":"Erziehungswissenschaft","DOI":"10.3224/ezw.v29i2.06","ISSN":"09385363, 18625231","issue":"57 (2-2018)","journalAbbreviation":"EZW","page":"43-51","source":"DOI.org (Crossref)","title":"Wissenschaft als Publikationspraxis: In Eigenregie verlegte Zeitschriften: das Beispiel Forum Qualitative Sozialforschung/Forum: Qualitative Social Research (FQS)","title-short":"Wissenschaft als Publikationspraxis","volume":"29","author":[{"family":"Mruck","given":"Katja"},{"family":"Mey","given":"Günter"},{"family":"Muhle","given":"Florian"}],"issued":{"date-parts":[["2018",12,19]]}}}],"schema":"https://github.com/citation-style-language/schema/raw/master/csl-citation.json"} </w:instrText>
      </w:r>
      <w:r w:rsidRPr="00412132">
        <w:fldChar w:fldCharType="separate"/>
      </w:r>
      <w:r w:rsidRPr="00412132">
        <w:t>(Mruck, Mey, und Muhle 2018)</w:t>
      </w:r>
      <w:r w:rsidRPr="00412132">
        <w:fldChar w:fldCharType="end"/>
      </w:r>
      <w:r w:rsidRPr="00412132">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w:t>
      </w:r>
      <w:proofErr w:type="spellStart"/>
      <w:r w:rsidRPr="00412132">
        <w:fldChar w:fldCharType="begin"/>
      </w:r>
      <w:r w:rsidRPr="00355F90">
        <w:rPr>
          <w:lang w:val="en-CA"/>
        </w:rPr>
        <w:instrText xml:space="preserve"> REF _Ref109314847 \h </w:instrText>
      </w:r>
      <w:r w:rsidRPr="00412132">
        <w:fldChar w:fldCharType="separate"/>
      </w:r>
      <w:r w:rsidRPr="00355F90">
        <w:rPr>
          <w:lang w:val="en-CA"/>
        </w:rPr>
        <w:t>Abbildung</w:t>
      </w:r>
      <w:proofErr w:type="spellEnd"/>
      <w:r w:rsidRPr="00355F90">
        <w:rPr>
          <w:lang w:val="en-CA"/>
        </w:rPr>
        <w:t xml:space="preserve"> </w:t>
      </w:r>
      <w:r w:rsidRPr="00355F90">
        <w:rPr>
          <w:noProof/>
          <w:lang w:val="en-CA"/>
        </w:rPr>
        <w:t>2</w:t>
      </w:r>
      <w:r w:rsidRPr="00412132">
        <w:fldChar w:fldCharType="end"/>
      </w:r>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w:t>
      </w:r>
    </w:p>
    <w:p w14:paraId="55C9E560" w14:textId="77777777" w:rsidR="00536241" w:rsidRPr="00412132" w:rsidRDefault="00536241" w:rsidP="00536241">
      <w:pPr>
        <w:pStyle w:val="BeschriftungTabelle"/>
      </w:pPr>
      <w:r w:rsidRPr="00412132">
        <w:t xml:space="preserve">Tabelle </w:t>
      </w:r>
      <w:fldSimple w:instr=" SEQ Tabelle \* ARABIC ">
        <w:r w:rsidRPr="00412132">
          <w:rPr>
            <w:noProof/>
          </w:rPr>
          <w:t>2</w:t>
        </w:r>
      </w:fldSimple>
      <w:r w:rsidRPr="00412132">
        <w:t xml:space="preserve"> Das</w:t>
      </w:r>
      <w:r w:rsidRPr="00412132">
        <w:rPr>
          <w:noProof/>
        </w:rPr>
        <w:t xml:space="preserve"> ist die zweite Tabelle (Textausrichtung vertikal mit Formatvorlage Tabelle-gedreht-rechts)</w:t>
      </w:r>
    </w:p>
    <w:tbl>
      <w:tblPr>
        <w:tblStyle w:val="Gitternetztabelle5dunkelAkzent1"/>
        <w:tblW w:w="5000" w:type="pct"/>
        <w:jc w:val="center"/>
        <w:tblLook w:val="0720" w:firstRow="1" w:lastRow="0" w:firstColumn="0" w:lastColumn="1" w:noHBand="1" w:noVBand="1"/>
      </w:tblPr>
      <w:tblGrid>
        <w:gridCol w:w="755"/>
        <w:gridCol w:w="755"/>
        <w:gridCol w:w="755"/>
        <w:gridCol w:w="756"/>
        <w:gridCol w:w="756"/>
        <w:gridCol w:w="756"/>
        <w:gridCol w:w="756"/>
        <w:gridCol w:w="756"/>
        <w:gridCol w:w="756"/>
        <w:gridCol w:w="756"/>
        <w:gridCol w:w="756"/>
        <w:gridCol w:w="749"/>
      </w:tblGrid>
      <w:tr w:rsidR="00536241" w:rsidRPr="00412132" w14:paraId="2EC467CC" w14:textId="77777777" w:rsidTr="00D66172">
        <w:trPr>
          <w:cnfStyle w:val="100000000000" w:firstRow="1" w:lastRow="0" w:firstColumn="0" w:lastColumn="0" w:oddVBand="0" w:evenVBand="0" w:oddHBand="0" w:evenHBand="0" w:firstRowFirstColumn="0" w:firstRowLastColumn="0" w:lastRowFirstColumn="0" w:lastRowLastColumn="0"/>
          <w:cantSplit/>
          <w:trHeight w:val="1134"/>
          <w:jc w:val="center"/>
        </w:trPr>
        <w:tc>
          <w:tcPr>
            <w:tcW w:w="417" w:type="pct"/>
            <w:textDirection w:val="tbRl"/>
            <w:vAlign w:val="center"/>
          </w:tcPr>
          <w:p w14:paraId="3D7187F0" w14:textId="77777777" w:rsidR="00536241" w:rsidRPr="00412132" w:rsidRDefault="00536241" w:rsidP="00D66172">
            <w:pPr>
              <w:pStyle w:val="Tabelle-gedreht-rechts"/>
            </w:pPr>
            <w:r w:rsidRPr="00412132">
              <w:lastRenderedPageBreak/>
              <w:t>R11</w:t>
            </w:r>
          </w:p>
        </w:tc>
        <w:tc>
          <w:tcPr>
            <w:tcW w:w="417" w:type="pct"/>
            <w:textDirection w:val="tbRl"/>
            <w:vAlign w:val="center"/>
          </w:tcPr>
          <w:p w14:paraId="4778E9E3" w14:textId="77777777" w:rsidR="00536241" w:rsidRPr="00412132" w:rsidRDefault="00536241" w:rsidP="00D66172">
            <w:pPr>
              <w:pStyle w:val="Tabelle-gedreht-rechts"/>
            </w:pPr>
            <w:r w:rsidRPr="00412132">
              <w:t>R10</w:t>
            </w:r>
          </w:p>
        </w:tc>
        <w:tc>
          <w:tcPr>
            <w:tcW w:w="417" w:type="pct"/>
            <w:textDirection w:val="tbRl"/>
            <w:vAlign w:val="center"/>
          </w:tcPr>
          <w:p w14:paraId="04B1924B" w14:textId="77777777" w:rsidR="00536241" w:rsidRPr="00412132" w:rsidRDefault="00536241" w:rsidP="00D66172">
            <w:pPr>
              <w:pStyle w:val="Tabelle-gedreht-rechts"/>
            </w:pPr>
            <w:r w:rsidRPr="00412132">
              <w:t>R9</w:t>
            </w:r>
          </w:p>
        </w:tc>
        <w:tc>
          <w:tcPr>
            <w:tcW w:w="417" w:type="pct"/>
            <w:textDirection w:val="tbRl"/>
            <w:vAlign w:val="center"/>
          </w:tcPr>
          <w:p w14:paraId="2B45FF25" w14:textId="77777777" w:rsidR="00536241" w:rsidRPr="00412132" w:rsidRDefault="00536241" w:rsidP="00D66172">
            <w:pPr>
              <w:pStyle w:val="Tabelle-gedreht-rechts"/>
            </w:pPr>
            <w:r w:rsidRPr="00412132">
              <w:t>R8</w:t>
            </w:r>
          </w:p>
        </w:tc>
        <w:tc>
          <w:tcPr>
            <w:tcW w:w="417" w:type="pct"/>
            <w:textDirection w:val="tbRl"/>
            <w:vAlign w:val="center"/>
          </w:tcPr>
          <w:p w14:paraId="3759F540" w14:textId="77777777" w:rsidR="00536241" w:rsidRPr="00412132" w:rsidRDefault="00536241" w:rsidP="00D66172">
            <w:pPr>
              <w:pStyle w:val="Tabelle-gedreht-rechts"/>
            </w:pPr>
            <w:r w:rsidRPr="00412132">
              <w:t>R7</w:t>
            </w:r>
          </w:p>
        </w:tc>
        <w:tc>
          <w:tcPr>
            <w:tcW w:w="417" w:type="pct"/>
            <w:textDirection w:val="tbRl"/>
            <w:vAlign w:val="center"/>
          </w:tcPr>
          <w:p w14:paraId="112264AE" w14:textId="77777777" w:rsidR="00536241" w:rsidRPr="00412132" w:rsidRDefault="00536241" w:rsidP="00D66172">
            <w:pPr>
              <w:pStyle w:val="Tabelle-gedreht-rechts"/>
            </w:pPr>
            <w:r w:rsidRPr="00412132">
              <w:t>R6</w:t>
            </w:r>
          </w:p>
        </w:tc>
        <w:tc>
          <w:tcPr>
            <w:tcW w:w="417" w:type="pct"/>
            <w:textDirection w:val="tbRl"/>
            <w:vAlign w:val="center"/>
          </w:tcPr>
          <w:p w14:paraId="6F7D252D" w14:textId="77777777" w:rsidR="00536241" w:rsidRPr="00412132" w:rsidRDefault="00536241" w:rsidP="00D66172">
            <w:pPr>
              <w:pStyle w:val="Tabelle-gedreht-rechts"/>
            </w:pPr>
            <w:r w:rsidRPr="00412132">
              <w:t>R5</w:t>
            </w:r>
          </w:p>
        </w:tc>
        <w:tc>
          <w:tcPr>
            <w:tcW w:w="417" w:type="pct"/>
            <w:textDirection w:val="tbRl"/>
            <w:vAlign w:val="center"/>
          </w:tcPr>
          <w:p w14:paraId="2F081181" w14:textId="77777777" w:rsidR="00536241" w:rsidRPr="00412132" w:rsidRDefault="00536241" w:rsidP="00D66172">
            <w:pPr>
              <w:pStyle w:val="Tabelle-gedreht-rechts"/>
            </w:pPr>
            <w:r w:rsidRPr="00412132">
              <w:t>R4</w:t>
            </w:r>
          </w:p>
        </w:tc>
        <w:tc>
          <w:tcPr>
            <w:tcW w:w="417" w:type="pct"/>
            <w:textDirection w:val="tbRl"/>
            <w:vAlign w:val="center"/>
          </w:tcPr>
          <w:p w14:paraId="639459E7" w14:textId="77777777" w:rsidR="00536241" w:rsidRPr="00412132" w:rsidRDefault="00536241" w:rsidP="00D66172">
            <w:pPr>
              <w:pStyle w:val="Tabelle-gedreht-rechts"/>
            </w:pPr>
            <w:r w:rsidRPr="00412132">
              <w:t>R3</w:t>
            </w:r>
          </w:p>
        </w:tc>
        <w:tc>
          <w:tcPr>
            <w:tcW w:w="417" w:type="pct"/>
            <w:textDirection w:val="tbRl"/>
            <w:vAlign w:val="center"/>
          </w:tcPr>
          <w:p w14:paraId="4D49DD2A" w14:textId="77777777" w:rsidR="00536241" w:rsidRPr="00412132" w:rsidRDefault="00536241" w:rsidP="00D66172">
            <w:pPr>
              <w:pStyle w:val="Tabelle-gedreht-rechts"/>
            </w:pPr>
            <w:r w:rsidRPr="00412132">
              <w:t>R2</w:t>
            </w:r>
          </w:p>
        </w:tc>
        <w:tc>
          <w:tcPr>
            <w:tcW w:w="417" w:type="pct"/>
            <w:textDirection w:val="tbRl"/>
            <w:vAlign w:val="center"/>
          </w:tcPr>
          <w:p w14:paraId="25B683D4" w14:textId="77777777" w:rsidR="00536241" w:rsidRPr="00412132" w:rsidRDefault="00536241" w:rsidP="00D66172">
            <w:pPr>
              <w:pStyle w:val="Tabelle-gedreht-rechts"/>
            </w:pPr>
            <w:r w:rsidRPr="00412132">
              <w:t>R1</w:t>
            </w: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65EC213F" w14:textId="77777777" w:rsidR="00536241" w:rsidRPr="00412132" w:rsidRDefault="00536241" w:rsidP="00D66172">
            <w:pPr>
              <w:pStyle w:val="Tabelle-gedreht-rechts"/>
            </w:pPr>
          </w:p>
        </w:tc>
      </w:tr>
      <w:tr w:rsidR="00536241" w:rsidRPr="00412132" w14:paraId="737B95AC" w14:textId="77777777" w:rsidTr="00D66172">
        <w:trPr>
          <w:cantSplit/>
          <w:trHeight w:val="1134"/>
          <w:jc w:val="center"/>
        </w:trPr>
        <w:tc>
          <w:tcPr>
            <w:tcW w:w="417" w:type="pct"/>
            <w:textDirection w:val="tbRl"/>
            <w:vAlign w:val="center"/>
          </w:tcPr>
          <w:p w14:paraId="3FCEC4E4" w14:textId="77777777" w:rsidR="00536241" w:rsidRPr="00412132" w:rsidRDefault="00536241" w:rsidP="00D66172">
            <w:pPr>
              <w:pStyle w:val="Tabelle-gedreht-rechts"/>
              <w:rPr>
                <w:color w:val="auto"/>
              </w:rPr>
            </w:pPr>
          </w:p>
        </w:tc>
        <w:tc>
          <w:tcPr>
            <w:tcW w:w="417" w:type="pct"/>
            <w:textDirection w:val="tbRl"/>
            <w:vAlign w:val="center"/>
          </w:tcPr>
          <w:p w14:paraId="7A64391D" w14:textId="77777777" w:rsidR="00536241" w:rsidRPr="00412132" w:rsidRDefault="00536241" w:rsidP="00D66172">
            <w:pPr>
              <w:pStyle w:val="Tabelle-gedreht-rechts"/>
              <w:rPr>
                <w:color w:val="auto"/>
              </w:rPr>
            </w:pPr>
          </w:p>
        </w:tc>
        <w:tc>
          <w:tcPr>
            <w:tcW w:w="417" w:type="pct"/>
            <w:textDirection w:val="tbRl"/>
            <w:vAlign w:val="center"/>
          </w:tcPr>
          <w:p w14:paraId="71F00904" w14:textId="77777777" w:rsidR="00536241" w:rsidRPr="00412132" w:rsidRDefault="00536241" w:rsidP="00D66172">
            <w:pPr>
              <w:pStyle w:val="Tabelle-gedreht-rechts"/>
              <w:rPr>
                <w:color w:val="auto"/>
              </w:rPr>
            </w:pPr>
          </w:p>
        </w:tc>
        <w:tc>
          <w:tcPr>
            <w:tcW w:w="417" w:type="pct"/>
            <w:textDirection w:val="tbRl"/>
            <w:vAlign w:val="center"/>
          </w:tcPr>
          <w:p w14:paraId="2096C57B" w14:textId="77777777" w:rsidR="00536241" w:rsidRPr="00412132" w:rsidRDefault="00536241" w:rsidP="00D66172">
            <w:pPr>
              <w:pStyle w:val="Tabelle-gedreht-rechts"/>
              <w:rPr>
                <w:color w:val="auto"/>
              </w:rPr>
            </w:pPr>
          </w:p>
        </w:tc>
        <w:tc>
          <w:tcPr>
            <w:tcW w:w="417" w:type="pct"/>
            <w:textDirection w:val="tbRl"/>
            <w:vAlign w:val="center"/>
          </w:tcPr>
          <w:p w14:paraId="5322D03B" w14:textId="77777777" w:rsidR="00536241" w:rsidRPr="00412132" w:rsidRDefault="00536241" w:rsidP="00D66172">
            <w:pPr>
              <w:pStyle w:val="Tabelle-gedreht-rechts"/>
              <w:rPr>
                <w:color w:val="auto"/>
              </w:rPr>
            </w:pPr>
          </w:p>
        </w:tc>
        <w:tc>
          <w:tcPr>
            <w:tcW w:w="417" w:type="pct"/>
            <w:textDirection w:val="tbRl"/>
            <w:vAlign w:val="center"/>
          </w:tcPr>
          <w:p w14:paraId="799B4B62" w14:textId="77777777" w:rsidR="00536241" w:rsidRPr="00412132" w:rsidRDefault="00536241" w:rsidP="00D66172">
            <w:pPr>
              <w:pStyle w:val="Tabelle-gedreht-rechts"/>
              <w:rPr>
                <w:color w:val="auto"/>
              </w:rPr>
            </w:pPr>
          </w:p>
        </w:tc>
        <w:tc>
          <w:tcPr>
            <w:tcW w:w="417" w:type="pct"/>
            <w:textDirection w:val="tbRl"/>
            <w:vAlign w:val="center"/>
          </w:tcPr>
          <w:p w14:paraId="55A7FAA4" w14:textId="77777777" w:rsidR="00536241" w:rsidRPr="00412132" w:rsidRDefault="00536241" w:rsidP="00D66172">
            <w:pPr>
              <w:pStyle w:val="Tabelle-gedreht-rechts"/>
              <w:rPr>
                <w:color w:val="auto"/>
              </w:rPr>
            </w:pPr>
          </w:p>
        </w:tc>
        <w:tc>
          <w:tcPr>
            <w:tcW w:w="417" w:type="pct"/>
            <w:textDirection w:val="tbRl"/>
            <w:vAlign w:val="center"/>
          </w:tcPr>
          <w:p w14:paraId="28475227" w14:textId="77777777" w:rsidR="00536241" w:rsidRPr="00412132" w:rsidRDefault="00536241" w:rsidP="00D66172">
            <w:pPr>
              <w:pStyle w:val="Tabelle-gedreht-rechts"/>
              <w:rPr>
                <w:color w:val="auto"/>
              </w:rPr>
            </w:pPr>
          </w:p>
        </w:tc>
        <w:tc>
          <w:tcPr>
            <w:tcW w:w="417" w:type="pct"/>
            <w:textDirection w:val="tbRl"/>
            <w:vAlign w:val="center"/>
          </w:tcPr>
          <w:p w14:paraId="53275D36" w14:textId="77777777" w:rsidR="00536241" w:rsidRPr="00412132" w:rsidRDefault="00536241" w:rsidP="00D66172">
            <w:pPr>
              <w:pStyle w:val="Tabelle-gedreht-rechts"/>
              <w:rPr>
                <w:color w:val="auto"/>
              </w:rPr>
            </w:pPr>
          </w:p>
        </w:tc>
        <w:tc>
          <w:tcPr>
            <w:tcW w:w="417" w:type="pct"/>
            <w:textDirection w:val="tbRl"/>
            <w:vAlign w:val="center"/>
          </w:tcPr>
          <w:p w14:paraId="282FBF8E" w14:textId="77777777" w:rsidR="00536241" w:rsidRPr="00412132" w:rsidRDefault="00536241" w:rsidP="00D66172">
            <w:pPr>
              <w:pStyle w:val="Tabelle-gedreht-rechts"/>
              <w:rPr>
                <w:color w:val="auto"/>
              </w:rPr>
            </w:pPr>
          </w:p>
        </w:tc>
        <w:tc>
          <w:tcPr>
            <w:tcW w:w="417" w:type="pct"/>
            <w:textDirection w:val="tbRl"/>
            <w:vAlign w:val="center"/>
          </w:tcPr>
          <w:p w14:paraId="4AD46362"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50F5744D" w14:textId="77777777" w:rsidR="00536241" w:rsidRPr="00412132" w:rsidRDefault="00536241" w:rsidP="00D66172">
            <w:pPr>
              <w:pStyle w:val="Tabelle-gedreht-rechts"/>
            </w:pPr>
            <w:r w:rsidRPr="00412132">
              <w:t>S1</w:t>
            </w:r>
          </w:p>
        </w:tc>
      </w:tr>
      <w:tr w:rsidR="00536241" w:rsidRPr="00412132" w14:paraId="4E29947C" w14:textId="77777777" w:rsidTr="00D66172">
        <w:trPr>
          <w:cantSplit/>
          <w:trHeight w:val="1134"/>
          <w:jc w:val="center"/>
        </w:trPr>
        <w:tc>
          <w:tcPr>
            <w:tcW w:w="417" w:type="pct"/>
            <w:textDirection w:val="tbRl"/>
            <w:vAlign w:val="center"/>
          </w:tcPr>
          <w:p w14:paraId="6729D04F" w14:textId="77777777" w:rsidR="00536241" w:rsidRPr="00412132" w:rsidRDefault="00536241" w:rsidP="00D66172">
            <w:pPr>
              <w:pStyle w:val="Tabelle-gedreht-rechts"/>
              <w:rPr>
                <w:color w:val="auto"/>
              </w:rPr>
            </w:pPr>
          </w:p>
        </w:tc>
        <w:tc>
          <w:tcPr>
            <w:tcW w:w="417" w:type="pct"/>
            <w:textDirection w:val="tbRl"/>
            <w:vAlign w:val="center"/>
          </w:tcPr>
          <w:p w14:paraId="4A294509" w14:textId="77777777" w:rsidR="00536241" w:rsidRPr="00412132" w:rsidRDefault="00536241" w:rsidP="00D66172">
            <w:pPr>
              <w:pStyle w:val="Tabelle-gedreht-rechts"/>
              <w:rPr>
                <w:color w:val="auto"/>
              </w:rPr>
            </w:pPr>
          </w:p>
        </w:tc>
        <w:tc>
          <w:tcPr>
            <w:tcW w:w="417" w:type="pct"/>
            <w:textDirection w:val="tbRl"/>
            <w:vAlign w:val="center"/>
          </w:tcPr>
          <w:p w14:paraId="2C4A380C" w14:textId="77777777" w:rsidR="00536241" w:rsidRPr="00412132" w:rsidRDefault="00536241" w:rsidP="00D66172">
            <w:pPr>
              <w:pStyle w:val="Tabelle-gedreht-rechts"/>
              <w:rPr>
                <w:color w:val="auto"/>
              </w:rPr>
            </w:pPr>
          </w:p>
        </w:tc>
        <w:tc>
          <w:tcPr>
            <w:tcW w:w="417" w:type="pct"/>
            <w:textDirection w:val="tbRl"/>
            <w:vAlign w:val="center"/>
          </w:tcPr>
          <w:p w14:paraId="3654ECAB" w14:textId="77777777" w:rsidR="00536241" w:rsidRPr="00412132" w:rsidRDefault="00536241" w:rsidP="00D66172">
            <w:pPr>
              <w:pStyle w:val="Tabelle-gedreht-rechts"/>
              <w:rPr>
                <w:color w:val="auto"/>
              </w:rPr>
            </w:pPr>
          </w:p>
        </w:tc>
        <w:tc>
          <w:tcPr>
            <w:tcW w:w="417" w:type="pct"/>
            <w:textDirection w:val="tbRl"/>
            <w:vAlign w:val="center"/>
          </w:tcPr>
          <w:p w14:paraId="73081A75" w14:textId="77777777" w:rsidR="00536241" w:rsidRPr="00412132" w:rsidRDefault="00536241" w:rsidP="00D66172">
            <w:pPr>
              <w:pStyle w:val="Tabelle-gedreht-rechts"/>
              <w:rPr>
                <w:color w:val="auto"/>
              </w:rPr>
            </w:pPr>
          </w:p>
        </w:tc>
        <w:tc>
          <w:tcPr>
            <w:tcW w:w="417" w:type="pct"/>
            <w:textDirection w:val="tbRl"/>
            <w:vAlign w:val="center"/>
          </w:tcPr>
          <w:p w14:paraId="18EBFF81" w14:textId="77777777" w:rsidR="00536241" w:rsidRPr="00412132" w:rsidRDefault="00536241" w:rsidP="00D66172">
            <w:pPr>
              <w:pStyle w:val="Tabelle-gedreht-rechts"/>
              <w:rPr>
                <w:color w:val="auto"/>
              </w:rPr>
            </w:pPr>
          </w:p>
        </w:tc>
        <w:tc>
          <w:tcPr>
            <w:tcW w:w="417" w:type="pct"/>
            <w:textDirection w:val="tbRl"/>
            <w:vAlign w:val="center"/>
          </w:tcPr>
          <w:p w14:paraId="30B5BB3A" w14:textId="77777777" w:rsidR="00536241" w:rsidRPr="00412132" w:rsidRDefault="00536241" w:rsidP="00D66172">
            <w:pPr>
              <w:pStyle w:val="Tabelle-gedreht-rechts"/>
              <w:rPr>
                <w:color w:val="auto"/>
              </w:rPr>
            </w:pPr>
          </w:p>
        </w:tc>
        <w:tc>
          <w:tcPr>
            <w:tcW w:w="417" w:type="pct"/>
            <w:textDirection w:val="tbRl"/>
            <w:vAlign w:val="center"/>
          </w:tcPr>
          <w:p w14:paraId="46DC5EDC" w14:textId="77777777" w:rsidR="00536241" w:rsidRPr="00412132" w:rsidRDefault="00536241" w:rsidP="00D66172">
            <w:pPr>
              <w:pStyle w:val="Tabelle-gedreht-rechts"/>
              <w:rPr>
                <w:color w:val="auto"/>
              </w:rPr>
            </w:pPr>
          </w:p>
        </w:tc>
        <w:tc>
          <w:tcPr>
            <w:tcW w:w="417" w:type="pct"/>
            <w:textDirection w:val="tbRl"/>
            <w:vAlign w:val="center"/>
          </w:tcPr>
          <w:p w14:paraId="0F300002" w14:textId="77777777" w:rsidR="00536241" w:rsidRPr="00412132" w:rsidRDefault="00536241" w:rsidP="00D66172">
            <w:pPr>
              <w:pStyle w:val="Tabelle-gedreht-rechts"/>
              <w:rPr>
                <w:color w:val="auto"/>
              </w:rPr>
            </w:pPr>
          </w:p>
        </w:tc>
        <w:tc>
          <w:tcPr>
            <w:tcW w:w="417" w:type="pct"/>
            <w:textDirection w:val="tbRl"/>
            <w:vAlign w:val="center"/>
          </w:tcPr>
          <w:p w14:paraId="3F7CF749"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38278BF4" w14:textId="77777777" w:rsidR="00536241" w:rsidRPr="00412132" w:rsidRDefault="00536241" w:rsidP="00D66172">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6030E0B6" w14:textId="77777777" w:rsidR="00536241" w:rsidRPr="00412132" w:rsidRDefault="00536241" w:rsidP="00D66172">
            <w:pPr>
              <w:pStyle w:val="Tabelle-gedreht-rechts"/>
            </w:pPr>
            <w:r w:rsidRPr="00412132">
              <w:t>S2</w:t>
            </w:r>
          </w:p>
        </w:tc>
      </w:tr>
      <w:tr w:rsidR="00536241" w:rsidRPr="00412132" w14:paraId="41FE0D45" w14:textId="77777777" w:rsidTr="00D66172">
        <w:trPr>
          <w:cantSplit/>
          <w:trHeight w:val="1134"/>
          <w:jc w:val="center"/>
        </w:trPr>
        <w:tc>
          <w:tcPr>
            <w:tcW w:w="417" w:type="pct"/>
            <w:textDirection w:val="tbRl"/>
            <w:vAlign w:val="center"/>
          </w:tcPr>
          <w:p w14:paraId="2C32483E" w14:textId="77777777" w:rsidR="00536241" w:rsidRPr="00412132" w:rsidRDefault="00536241" w:rsidP="00D66172">
            <w:pPr>
              <w:pStyle w:val="Tabelle-gedreht-rechts"/>
              <w:rPr>
                <w:color w:val="auto"/>
              </w:rPr>
            </w:pPr>
          </w:p>
        </w:tc>
        <w:tc>
          <w:tcPr>
            <w:tcW w:w="417" w:type="pct"/>
            <w:textDirection w:val="tbRl"/>
            <w:vAlign w:val="center"/>
          </w:tcPr>
          <w:p w14:paraId="200A3B48" w14:textId="77777777" w:rsidR="00536241" w:rsidRPr="00412132" w:rsidRDefault="00536241" w:rsidP="00D66172">
            <w:pPr>
              <w:pStyle w:val="Tabelle-gedreht-rechts"/>
              <w:rPr>
                <w:color w:val="auto"/>
              </w:rPr>
            </w:pPr>
          </w:p>
        </w:tc>
        <w:tc>
          <w:tcPr>
            <w:tcW w:w="417" w:type="pct"/>
            <w:textDirection w:val="tbRl"/>
            <w:vAlign w:val="center"/>
          </w:tcPr>
          <w:p w14:paraId="4390FAF2" w14:textId="77777777" w:rsidR="00536241" w:rsidRPr="00412132" w:rsidRDefault="00536241" w:rsidP="00D66172">
            <w:pPr>
              <w:pStyle w:val="Tabelle-gedreht-rechts"/>
              <w:rPr>
                <w:color w:val="auto"/>
              </w:rPr>
            </w:pPr>
          </w:p>
        </w:tc>
        <w:tc>
          <w:tcPr>
            <w:tcW w:w="417" w:type="pct"/>
            <w:textDirection w:val="tbRl"/>
            <w:vAlign w:val="center"/>
          </w:tcPr>
          <w:p w14:paraId="2BF7DBD3" w14:textId="77777777" w:rsidR="00536241" w:rsidRPr="00412132" w:rsidRDefault="00536241" w:rsidP="00D66172">
            <w:pPr>
              <w:pStyle w:val="Tabelle-gedreht-rechts"/>
              <w:rPr>
                <w:color w:val="auto"/>
              </w:rPr>
            </w:pPr>
          </w:p>
        </w:tc>
        <w:tc>
          <w:tcPr>
            <w:tcW w:w="417" w:type="pct"/>
            <w:textDirection w:val="tbRl"/>
            <w:vAlign w:val="center"/>
          </w:tcPr>
          <w:p w14:paraId="5EB8F32F" w14:textId="77777777" w:rsidR="00536241" w:rsidRPr="00412132" w:rsidRDefault="00536241" w:rsidP="00D66172">
            <w:pPr>
              <w:pStyle w:val="Tabelle-gedreht-rechts"/>
              <w:rPr>
                <w:color w:val="auto"/>
              </w:rPr>
            </w:pPr>
          </w:p>
        </w:tc>
        <w:tc>
          <w:tcPr>
            <w:tcW w:w="417" w:type="pct"/>
            <w:textDirection w:val="tbRl"/>
            <w:vAlign w:val="center"/>
          </w:tcPr>
          <w:p w14:paraId="7856417D" w14:textId="77777777" w:rsidR="00536241" w:rsidRPr="00412132" w:rsidRDefault="00536241" w:rsidP="00D66172">
            <w:pPr>
              <w:pStyle w:val="Tabelle-gedreht-rechts"/>
              <w:rPr>
                <w:color w:val="auto"/>
              </w:rPr>
            </w:pPr>
          </w:p>
        </w:tc>
        <w:tc>
          <w:tcPr>
            <w:tcW w:w="417" w:type="pct"/>
            <w:textDirection w:val="tbRl"/>
            <w:vAlign w:val="center"/>
          </w:tcPr>
          <w:p w14:paraId="201B5C70" w14:textId="77777777" w:rsidR="00536241" w:rsidRPr="00412132" w:rsidRDefault="00536241" w:rsidP="00D66172">
            <w:pPr>
              <w:pStyle w:val="Tabelle-gedreht-rechts"/>
              <w:rPr>
                <w:color w:val="auto"/>
              </w:rPr>
            </w:pPr>
          </w:p>
        </w:tc>
        <w:tc>
          <w:tcPr>
            <w:tcW w:w="417" w:type="pct"/>
            <w:textDirection w:val="tbRl"/>
            <w:vAlign w:val="center"/>
          </w:tcPr>
          <w:p w14:paraId="54B5EA43" w14:textId="77777777" w:rsidR="00536241" w:rsidRPr="00412132" w:rsidRDefault="00536241" w:rsidP="00D66172">
            <w:pPr>
              <w:pStyle w:val="Tabelle-gedreht-rechts"/>
              <w:rPr>
                <w:color w:val="auto"/>
              </w:rPr>
            </w:pPr>
          </w:p>
        </w:tc>
        <w:tc>
          <w:tcPr>
            <w:tcW w:w="417" w:type="pct"/>
            <w:textDirection w:val="tbRl"/>
            <w:vAlign w:val="center"/>
          </w:tcPr>
          <w:p w14:paraId="61E8E14F"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3E186CCA" w14:textId="77777777" w:rsidR="00536241" w:rsidRPr="00412132" w:rsidRDefault="00536241" w:rsidP="00D66172">
            <w:pPr>
              <w:pStyle w:val="Tabelle-gedreht-rechts"/>
              <w:rPr>
                <w:color w:val="auto"/>
              </w:rPr>
            </w:pPr>
          </w:p>
        </w:tc>
        <w:tc>
          <w:tcPr>
            <w:tcW w:w="417" w:type="pct"/>
            <w:textDirection w:val="tbRl"/>
            <w:vAlign w:val="center"/>
          </w:tcPr>
          <w:p w14:paraId="4A125A19" w14:textId="77777777" w:rsidR="00536241" w:rsidRPr="00412132" w:rsidRDefault="00536241" w:rsidP="00D66172">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3D174D52" w14:textId="77777777" w:rsidR="00536241" w:rsidRPr="00412132" w:rsidRDefault="00536241" w:rsidP="00D66172">
            <w:pPr>
              <w:pStyle w:val="Tabelle-gedreht-rechts"/>
            </w:pPr>
            <w:r w:rsidRPr="00412132">
              <w:t>S3</w:t>
            </w:r>
          </w:p>
        </w:tc>
      </w:tr>
      <w:tr w:rsidR="00536241" w:rsidRPr="00412132" w14:paraId="74F90D68" w14:textId="77777777" w:rsidTr="00D66172">
        <w:trPr>
          <w:cantSplit/>
          <w:trHeight w:val="1134"/>
          <w:jc w:val="center"/>
        </w:trPr>
        <w:tc>
          <w:tcPr>
            <w:tcW w:w="417" w:type="pct"/>
            <w:textDirection w:val="tbRl"/>
            <w:vAlign w:val="center"/>
          </w:tcPr>
          <w:p w14:paraId="4A4FD8AC" w14:textId="77777777" w:rsidR="00536241" w:rsidRPr="00412132" w:rsidRDefault="00536241" w:rsidP="00D66172">
            <w:pPr>
              <w:pStyle w:val="Tabelle-gedreht-rechts"/>
              <w:rPr>
                <w:color w:val="auto"/>
              </w:rPr>
            </w:pPr>
          </w:p>
        </w:tc>
        <w:tc>
          <w:tcPr>
            <w:tcW w:w="417" w:type="pct"/>
            <w:textDirection w:val="tbRl"/>
            <w:vAlign w:val="center"/>
          </w:tcPr>
          <w:p w14:paraId="743818B2" w14:textId="77777777" w:rsidR="00536241" w:rsidRPr="00412132" w:rsidRDefault="00536241" w:rsidP="00D66172">
            <w:pPr>
              <w:pStyle w:val="Tabelle-gedreht-rechts"/>
              <w:rPr>
                <w:color w:val="auto"/>
              </w:rPr>
            </w:pPr>
          </w:p>
        </w:tc>
        <w:tc>
          <w:tcPr>
            <w:tcW w:w="417" w:type="pct"/>
            <w:textDirection w:val="tbRl"/>
            <w:vAlign w:val="center"/>
          </w:tcPr>
          <w:p w14:paraId="2718592E" w14:textId="77777777" w:rsidR="00536241" w:rsidRPr="00412132" w:rsidRDefault="00536241" w:rsidP="00D66172">
            <w:pPr>
              <w:pStyle w:val="Tabelle-gedreht-rechts"/>
              <w:rPr>
                <w:color w:val="auto"/>
              </w:rPr>
            </w:pPr>
          </w:p>
        </w:tc>
        <w:tc>
          <w:tcPr>
            <w:tcW w:w="417" w:type="pct"/>
            <w:textDirection w:val="tbRl"/>
            <w:vAlign w:val="center"/>
          </w:tcPr>
          <w:p w14:paraId="6C21FE91" w14:textId="77777777" w:rsidR="00536241" w:rsidRPr="00412132" w:rsidRDefault="00536241" w:rsidP="00D66172">
            <w:pPr>
              <w:pStyle w:val="Tabelle-gedreht-rechts"/>
              <w:rPr>
                <w:color w:val="auto"/>
              </w:rPr>
            </w:pPr>
          </w:p>
        </w:tc>
        <w:tc>
          <w:tcPr>
            <w:tcW w:w="417" w:type="pct"/>
            <w:textDirection w:val="tbRl"/>
            <w:vAlign w:val="center"/>
          </w:tcPr>
          <w:p w14:paraId="6F2FFE1A" w14:textId="77777777" w:rsidR="00536241" w:rsidRPr="00412132" w:rsidRDefault="00536241" w:rsidP="00D66172">
            <w:pPr>
              <w:pStyle w:val="Tabelle-gedreht-rechts"/>
              <w:rPr>
                <w:color w:val="auto"/>
              </w:rPr>
            </w:pPr>
          </w:p>
        </w:tc>
        <w:tc>
          <w:tcPr>
            <w:tcW w:w="417" w:type="pct"/>
            <w:textDirection w:val="tbRl"/>
            <w:vAlign w:val="center"/>
          </w:tcPr>
          <w:p w14:paraId="1F342E59" w14:textId="77777777" w:rsidR="00536241" w:rsidRPr="00412132" w:rsidRDefault="00536241" w:rsidP="00D66172">
            <w:pPr>
              <w:pStyle w:val="Tabelle-gedreht-rechts"/>
              <w:rPr>
                <w:color w:val="auto"/>
              </w:rPr>
            </w:pPr>
          </w:p>
        </w:tc>
        <w:tc>
          <w:tcPr>
            <w:tcW w:w="417" w:type="pct"/>
            <w:textDirection w:val="tbRl"/>
            <w:vAlign w:val="center"/>
          </w:tcPr>
          <w:p w14:paraId="2FE2CC66" w14:textId="77777777" w:rsidR="00536241" w:rsidRPr="00412132" w:rsidRDefault="00536241" w:rsidP="00D66172">
            <w:pPr>
              <w:pStyle w:val="Tabelle-gedreht-rechts"/>
              <w:rPr>
                <w:color w:val="auto"/>
              </w:rPr>
            </w:pPr>
          </w:p>
        </w:tc>
        <w:tc>
          <w:tcPr>
            <w:tcW w:w="417" w:type="pct"/>
            <w:textDirection w:val="tbRl"/>
            <w:vAlign w:val="center"/>
          </w:tcPr>
          <w:p w14:paraId="2AC82425"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5B1F7708" w14:textId="77777777" w:rsidR="00536241" w:rsidRPr="00412132" w:rsidRDefault="00536241" w:rsidP="00D66172">
            <w:pPr>
              <w:pStyle w:val="Tabelle-gedreht-rechts"/>
              <w:rPr>
                <w:color w:val="auto"/>
              </w:rPr>
            </w:pPr>
          </w:p>
        </w:tc>
        <w:tc>
          <w:tcPr>
            <w:tcW w:w="417" w:type="pct"/>
            <w:textDirection w:val="tbRl"/>
            <w:vAlign w:val="center"/>
          </w:tcPr>
          <w:p w14:paraId="612654B5" w14:textId="77777777" w:rsidR="00536241" w:rsidRPr="00412132" w:rsidRDefault="00536241" w:rsidP="00D66172">
            <w:pPr>
              <w:pStyle w:val="Tabelle-gedreht-rechts"/>
              <w:rPr>
                <w:color w:val="auto"/>
              </w:rPr>
            </w:pPr>
          </w:p>
        </w:tc>
        <w:tc>
          <w:tcPr>
            <w:tcW w:w="417" w:type="pct"/>
            <w:textDirection w:val="tbRl"/>
            <w:vAlign w:val="center"/>
          </w:tcPr>
          <w:p w14:paraId="168C85B0" w14:textId="77777777" w:rsidR="00536241" w:rsidRPr="00412132" w:rsidRDefault="00536241" w:rsidP="00D66172">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27F173ED" w14:textId="77777777" w:rsidR="00536241" w:rsidRPr="00412132" w:rsidRDefault="00536241" w:rsidP="00D66172">
            <w:pPr>
              <w:pStyle w:val="Tabelle-gedreht-rechts"/>
            </w:pPr>
            <w:r w:rsidRPr="00412132">
              <w:t>S4</w:t>
            </w:r>
          </w:p>
        </w:tc>
      </w:tr>
      <w:tr w:rsidR="00536241" w:rsidRPr="00412132" w14:paraId="441BA069" w14:textId="77777777" w:rsidTr="00D66172">
        <w:trPr>
          <w:cantSplit/>
          <w:trHeight w:val="1134"/>
          <w:jc w:val="center"/>
        </w:trPr>
        <w:tc>
          <w:tcPr>
            <w:tcW w:w="417" w:type="pct"/>
            <w:textDirection w:val="tbRl"/>
            <w:vAlign w:val="center"/>
          </w:tcPr>
          <w:p w14:paraId="11844579"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1A69DBA5" w14:textId="77777777" w:rsidR="00536241" w:rsidRPr="00412132" w:rsidRDefault="00536241" w:rsidP="00D66172">
            <w:pPr>
              <w:pStyle w:val="Tabelle-gedreht-rechts"/>
              <w:rPr>
                <w:color w:val="auto"/>
              </w:rPr>
            </w:pPr>
          </w:p>
        </w:tc>
        <w:tc>
          <w:tcPr>
            <w:tcW w:w="417" w:type="pct"/>
            <w:textDirection w:val="tbRl"/>
            <w:vAlign w:val="center"/>
          </w:tcPr>
          <w:p w14:paraId="6A1C149E" w14:textId="77777777" w:rsidR="00536241" w:rsidRPr="00412132" w:rsidRDefault="00536241" w:rsidP="00D66172">
            <w:pPr>
              <w:pStyle w:val="Tabelle-gedreht-rechts"/>
              <w:rPr>
                <w:color w:val="auto"/>
              </w:rPr>
            </w:pPr>
          </w:p>
        </w:tc>
        <w:tc>
          <w:tcPr>
            <w:tcW w:w="417" w:type="pct"/>
            <w:textDirection w:val="tbRl"/>
            <w:vAlign w:val="center"/>
          </w:tcPr>
          <w:p w14:paraId="524FDCC5" w14:textId="77777777" w:rsidR="00536241" w:rsidRPr="00412132" w:rsidRDefault="00536241" w:rsidP="00D66172">
            <w:pPr>
              <w:pStyle w:val="Tabelle-gedreht-rechts"/>
              <w:rPr>
                <w:color w:val="auto"/>
              </w:rPr>
            </w:pPr>
          </w:p>
        </w:tc>
        <w:tc>
          <w:tcPr>
            <w:tcW w:w="417" w:type="pct"/>
            <w:textDirection w:val="tbRl"/>
            <w:vAlign w:val="center"/>
          </w:tcPr>
          <w:p w14:paraId="5CD55691" w14:textId="77777777" w:rsidR="00536241" w:rsidRPr="00412132" w:rsidRDefault="00536241" w:rsidP="00D66172">
            <w:pPr>
              <w:pStyle w:val="Tabelle-gedreht-rechts"/>
              <w:rPr>
                <w:color w:val="auto"/>
              </w:rPr>
            </w:pPr>
          </w:p>
        </w:tc>
        <w:tc>
          <w:tcPr>
            <w:tcW w:w="417" w:type="pct"/>
            <w:textDirection w:val="tbRl"/>
            <w:vAlign w:val="center"/>
          </w:tcPr>
          <w:p w14:paraId="7F66F32E" w14:textId="77777777" w:rsidR="00536241" w:rsidRPr="00412132" w:rsidRDefault="00536241" w:rsidP="00D66172">
            <w:pPr>
              <w:pStyle w:val="Tabelle-gedreht-rechts"/>
              <w:rPr>
                <w:color w:val="auto"/>
              </w:rPr>
            </w:pPr>
          </w:p>
        </w:tc>
        <w:tc>
          <w:tcPr>
            <w:tcW w:w="417" w:type="pct"/>
            <w:textDirection w:val="tbRl"/>
            <w:vAlign w:val="center"/>
          </w:tcPr>
          <w:p w14:paraId="2B8C2B3E"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3B63A2FE" w14:textId="77777777" w:rsidR="00536241" w:rsidRPr="00412132" w:rsidRDefault="00536241" w:rsidP="00D66172">
            <w:pPr>
              <w:pStyle w:val="Tabelle-gedreht-rechts"/>
              <w:rPr>
                <w:color w:val="auto"/>
              </w:rPr>
            </w:pPr>
          </w:p>
        </w:tc>
        <w:tc>
          <w:tcPr>
            <w:tcW w:w="417" w:type="pct"/>
            <w:textDirection w:val="tbRl"/>
            <w:vAlign w:val="center"/>
          </w:tcPr>
          <w:p w14:paraId="7870D053" w14:textId="77777777" w:rsidR="00536241" w:rsidRPr="00412132" w:rsidRDefault="00536241" w:rsidP="00D66172">
            <w:pPr>
              <w:pStyle w:val="Tabelle-gedreht-rechts"/>
              <w:rPr>
                <w:color w:val="auto"/>
              </w:rPr>
            </w:pPr>
          </w:p>
        </w:tc>
        <w:tc>
          <w:tcPr>
            <w:tcW w:w="417" w:type="pct"/>
            <w:textDirection w:val="tbRl"/>
            <w:vAlign w:val="center"/>
          </w:tcPr>
          <w:p w14:paraId="1AF4E921" w14:textId="77777777" w:rsidR="00536241" w:rsidRPr="00412132" w:rsidRDefault="00536241" w:rsidP="00D66172">
            <w:pPr>
              <w:pStyle w:val="Tabelle-gedreht-rechts"/>
              <w:rPr>
                <w:color w:val="auto"/>
              </w:rPr>
            </w:pPr>
          </w:p>
        </w:tc>
        <w:tc>
          <w:tcPr>
            <w:tcW w:w="417" w:type="pct"/>
            <w:textDirection w:val="tbRl"/>
            <w:vAlign w:val="center"/>
          </w:tcPr>
          <w:p w14:paraId="40A05CE6" w14:textId="77777777" w:rsidR="00536241" w:rsidRPr="00412132" w:rsidRDefault="00536241" w:rsidP="00D66172">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6318A916" w14:textId="77777777" w:rsidR="00536241" w:rsidRPr="00412132" w:rsidRDefault="00536241" w:rsidP="00D66172">
            <w:pPr>
              <w:pStyle w:val="Tabelle-gedreht-rechts"/>
            </w:pPr>
            <w:r w:rsidRPr="00412132">
              <w:t>S5</w:t>
            </w:r>
          </w:p>
        </w:tc>
      </w:tr>
      <w:tr w:rsidR="00536241" w:rsidRPr="00412132" w14:paraId="1132A5C8" w14:textId="77777777" w:rsidTr="00D66172">
        <w:trPr>
          <w:cantSplit/>
          <w:trHeight w:val="1134"/>
          <w:jc w:val="center"/>
        </w:trPr>
        <w:tc>
          <w:tcPr>
            <w:tcW w:w="417" w:type="pct"/>
            <w:textDirection w:val="tbRl"/>
            <w:vAlign w:val="center"/>
          </w:tcPr>
          <w:p w14:paraId="72E5B9CD" w14:textId="77777777" w:rsidR="00536241" w:rsidRPr="00412132" w:rsidRDefault="00536241" w:rsidP="00D66172">
            <w:pPr>
              <w:pStyle w:val="Tabelle-gedreht-rechts"/>
              <w:rPr>
                <w:color w:val="auto"/>
              </w:rPr>
            </w:pPr>
          </w:p>
        </w:tc>
        <w:tc>
          <w:tcPr>
            <w:tcW w:w="417" w:type="pct"/>
            <w:textDirection w:val="tbRl"/>
            <w:vAlign w:val="center"/>
          </w:tcPr>
          <w:p w14:paraId="7215EF9F"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4E96943B" w14:textId="77777777" w:rsidR="00536241" w:rsidRPr="00412132" w:rsidRDefault="00536241" w:rsidP="00D66172">
            <w:pPr>
              <w:pStyle w:val="Tabelle-gedreht-rechts"/>
              <w:rPr>
                <w:color w:val="auto"/>
              </w:rPr>
            </w:pPr>
          </w:p>
        </w:tc>
        <w:tc>
          <w:tcPr>
            <w:tcW w:w="417" w:type="pct"/>
            <w:textDirection w:val="tbRl"/>
            <w:vAlign w:val="center"/>
          </w:tcPr>
          <w:p w14:paraId="01C183D0" w14:textId="77777777" w:rsidR="00536241" w:rsidRPr="00412132" w:rsidRDefault="00536241" w:rsidP="00D66172">
            <w:pPr>
              <w:pStyle w:val="Tabelle-gedreht-rechts"/>
              <w:rPr>
                <w:color w:val="auto"/>
              </w:rPr>
            </w:pPr>
          </w:p>
        </w:tc>
        <w:tc>
          <w:tcPr>
            <w:tcW w:w="417" w:type="pct"/>
            <w:textDirection w:val="tbRl"/>
            <w:vAlign w:val="center"/>
          </w:tcPr>
          <w:p w14:paraId="77EA7702" w14:textId="77777777" w:rsidR="00536241" w:rsidRPr="00412132" w:rsidRDefault="00536241" w:rsidP="00D66172">
            <w:pPr>
              <w:pStyle w:val="Tabelle-gedreht-rechts"/>
              <w:rPr>
                <w:color w:val="auto"/>
              </w:rPr>
            </w:pPr>
          </w:p>
        </w:tc>
        <w:tc>
          <w:tcPr>
            <w:tcW w:w="417" w:type="pct"/>
            <w:textDirection w:val="tbRl"/>
            <w:vAlign w:val="center"/>
          </w:tcPr>
          <w:p w14:paraId="78E48D9F"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731A144E" w14:textId="77777777" w:rsidR="00536241" w:rsidRPr="00412132" w:rsidRDefault="00536241" w:rsidP="00D66172">
            <w:pPr>
              <w:pStyle w:val="Tabelle-gedreht-rechts"/>
              <w:rPr>
                <w:color w:val="auto"/>
              </w:rPr>
            </w:pPr>
          </w:p>
        </w:tc>
        <w:tc>
          <w:tcPr>
            <w:tcW w:w="417" w:type="pct"/>
            <w:textDirection w:val="tbRl"/>
            <w:vAlign w:val="center"/>
          </w:tcPr>
          <w:p w14:paraId="4A89E4CE" w14:textId="77777777" w:rsidR="00536241" w:rsidRPr="00412132" w:rsidRDefault="00536241" w:rsidP="00D66172">
            <w:pPr>
              <w:pStyle w:val="Tabelle-gedreht-rechts"/>
              <w:rPr>
                <w:color w:val="auto"/>
              </w:rPr>
            </w:pPr>
          </w:p>
        </w:tc>
        <w:tc>
          <w:tcPr>
            <w:tcW w:w="417" w:type="pct"/>
            <w:textDirection w:val="tbRl"/>
            <w:vAlign w:val="center"/>
          </w:tcPr>
          <w:p w14:paraId="271B7F0A" w14:textId="77777777" w:rsidR="00536241" w:rsidRPr="00412132" w:rsidRDefault="00536241" w:rsidP="00D66172">
            <w:pPr>
              <w:pStyle w:val="Tabelle-gedreht-rechts"/>
              <w:rPr>
                <w:color w:val="auto"/>
              </w:rPr>
            </w:pPr>
          </w:p>
        </w:tc>
        <w:tc>
          <w:tcPr>
            <w:tcW w:w="417" w:type="pct"/>
            <w:textDirection w:val="tbRl"/>
            <w:vAlign w:val="center"/>
          </w:tcPr>
          <w:p w14:paraId="64E5720E" w14:textId="77777777" w:rsidR="00536241" w:rsidRPr="00412132" w:rsidRDefault="00536241" w:rsidP="00D66172">
            <w:pPr>
              <w:pStyle w:val="Tabelle-gedreht-rechts"/>
              <w:rPr>
                <w:color w:val="auto"/>
              </w:rPr>
            </w:pPr>
          </w:p>
        </w:tc>
        <w:tc>
          <w:tcPr>
            <w:tcW w:w="417" w:type="pct"/>
            <w:textDirection w:val="tbRl"/>
            <w:vAlign w:val="center"/>
          </w:tcPr>
          <w:p w14:paraId="5155719B" w14:textId="77777777" w:rsidR="00536241" w:rsidRPr="00412132" w:rsidRDefault="00536241" w:rsidP="00D66172">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55F41E13" w14:textId="77777777" w:rsidR="00536241" w:rsidRPr="00412132" w:rsidRDefault="00536241" w:rsidP="00D66172">
            <w:pPr>
              <w:pStyle w:val="Tabelle-gedreht-rechts"/>
            </w:pPr>
            <w:r w:rsidRPr="00412132">
              <w:t>S6</w:t>
            </w:r>
          </w:p>
        </w:tc>
      </w:tr>
      <w:tr w:rsidR="00536241" w:rsidRPr="00412132" w14:paraId="3BE32047" w14:textId="77777777" w:rsidTr="00D66172">
        <w:trPr>
          <w:cantSplit/>
          <w:trHeight w:val="1134"/>
          <w:jc w:val="center"/>
        </w:trPr>
        <w:tc>
          <w:tcPr>
            <w:tcW w:w="417" w:type="pct"/>
            <w:textDirection w:val="tbRl"/>
            <w:vAlign w:val="center"/>
          </w:tcPr>
          <w:p w14:paraId="5F0EAC31" w14:textId="77777777" w:rsidR="00536241" w:rsidRPr="00412132" w:rsidRDefault="00536241" w:rsidP="00D66172">
            <w:pPr>
              <w:pStyle w:val="Tabelle-gedreht-rechts"/>
              <w:rPr>
                <w:color w:val="auto"/>
              </w:rPr>
            </w:pPr>
          </w:p>
        </w:tc>
        <w:tc>
          <w:tcPr>
            <w:tcW w:w="417" w:type="pct"/>
            <w:textDirection w:val="tbRl"/>
            <w:vAlign w:val="center"/>
          </w:tcPr>
          <w:p w14:paraId="50F0B907" w14:textId="77777777" w:rsidR="00536241" w:rsidRPr="00412132" w:rsidRDefault="00536241" w:rsidP="00D66172">
            <w:pPr>
              <w:pStyle w:val="Tabelle-gedreht-rechts"/>
              <w:rPr>
                <w:color w:val="auto"/>
              </w:rPr>
            </w:pPr>
          </w:p>
        </w:tc>
        <w:tc>
          <w:tcPr>
            <w:tcW w:w="417" w:type="pct"/>
            <w:textDirection w:val="tbRl"/>
            <w:vAlign w:val="center"/>
          </w:tcPr>
          <w:p w14:paraId="3DF72A98"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4E29D605" w14:textId="77777777" w:rsidR="00536241" w:rsidRPr="00412132" w:rsidRDefault="00536241" w:rsidP="00D66172">
            <w:pPr>
              <w:pStyle w:val="Tabelle-gedreht-rechts"/>
              <w:rPr>
                <w:color w:val="auto"/>
              </w:rPr>
            </w:pPr>
          </w:p>
        </w:tc>
        <w:tc>
          <w:tcPr>
            <w:tcW w:w="417" w:type="pct"/>
            <w:textDirection w:val="tbRl"/>
            <w:vAlign w:val="center"/>
          </w:tcPr>
          <w:p w14:paraId="36045EA0"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60AEEDAD" w14:textId="77777777" w:rsidR="00536241" w:rsidRPr="00412132" w:rsidRDefault="00536241" w:rsidP="00D66172">
            <w:pPr>
              <w:pStyle w:val="Tabelle-gedreht-rechts"/>
              <w:rPr>
                <w:color w:val="auto"/>
              </w:rPr>
            </w:pPr>
          </w:p>
        </w:tc>
        <w:tc>
          <w:tcPr>
            <w:tcW w:w="417" w:type="pct"/>
            <w:textDirection w:val="tbRl"/>
            <w:vAlign w:val="center"/>
          </w:tcPr>
          <w:p w14:paraId="31E0DF9D" w14:textId="77777777" w:rsidR="00536241" w:rsidRPr="00412132" w:rsidRDefault="00536241" w:rsidP="00D66172">
            <w:pPr>
              <w:pStyle w:val="Tabelle-gedreht-rechts"/>
              <w:rPr>
                <w:color w:val="auto"/>
              </w:rPr>
            </w:pPr>
          </w:p>
        </w:tc>
        <w:tc>
          <w:tcPr>
            <w:tcW w:w="417" w:type="pct"/>
            <w:textDirection w:val="tbRl"/>
            <w:vAlign w:val="center"/>
          </w:tcPr>
          <w:p w14:paraId="1AEF54BE" w14:textId="77777777" w:rsidR="00536241" w:rsidRPr="00412132" w:rsidRDefault="00536241" w:rsidP="00D66172">
            <w:pPr>
              <w:pStyle w:val="Tabelle-gedreht-rechts"/>
              <w:rPr>
                <w:color w:val="auto"/>
              </w:rPr>
            </w:pPr>
          </w:p>
        </w:tc>
        <w:tc>
          <w:tcPr>
            <w:tcW w:w="417" w:type="pct"/>
            <w:textDirection w:val="tbRl"/>
            <w:vAlign w:val="center"/>
          </w:tcPr>
          <w:p w14:paraId="6A92B42B" w14:textId="77777777" w:rsidR="00536241" w:rsidRPr="00412132" w:rsidRDefault="00536241" w:rsidP="00D66172">
            <w:pPr>
              <w:pStyle w:val="Tabelle-gedreht-rechts"/>
              <w:rPr>
                <w:color w:val="auto"/>
              </w:rPr>
            </w:pPr>
          </w:p>
        </w:tc>
        <w:tc>
          <w:tcPr>
            <w:tcW w:w="417" w:type="pct"/>
            <w:textDirection w:val="tbRl"/>
            <w:vAlign w:val="center"/>
          </w:tcPr>
          <w:p w14:paraId="1916C9D6" w14:textId="77777777" w:rsidR="00536241" w:rsidRPr="00412132" w:rsidRDefault="00536241" w:rsidP="00D66172">
            <w:pPr>
              <w:pStyle w:val="Tabelle-gedreht-rechts"/>
              <w:rPr>
                <w:color w:val="auto"/>
              </w:rPr>
            </w:pPr>
          </w:p>
        </w:tc>
        <w:tc>
          <w:tcPr>
            <w:tcW w:w="417" w:type="pct"/>
            <w:textDirection w:val="tbRl"/>
            <w:vAlign w:val="center"/>
          </w:tcPr>
          <w:p w14:paraId="1A49E605" w14:textId="77777777" w:rsidR="00536241" w:rsidRPr="00412132" w:rsidRDefault="00536241" w:rsidP="00D66172">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200A080A" w14:textId="77777777" w:rsidR="00536241" w:rsidRPr="00412132" w:rsidRDefault="00536241" w:rsidP="00D66172">
            <w:pPr>
              <w:pStyle w:val="Tabelle-gedreht-rechts"/>
            </w:pPr>
            <w:r w:rsidRPr="00412132">
              <w:t>S7</w:t>
            </w:r>
          </w:p>
        </w:tc>
      </w:tr>
      <w:tr w:rsidR="00536241" w:rsidRPr="00412132" w14:paraId="073D7FC1" w14:textId="77777777" w:rsidTr="00D66172">
        <w:trPr>
          <w:cantSplit/>
          <w:trHeight w:val="1134"/>
          <w:jc w:val="center"/>
        </w:trPr>
        <w:tc>
          <w:tcPr>
            <w:tcW w:w="417" w:type="pct"/>
            <w:textDirection w:val="tbRl"/>
            <w:vAlign w:val="center"/>
          </w:tcPr>
          <w:p w14:paraId="135A29EC" w14:textId="77777777" w:rsidR="00536241" w:rsidRPr="00412132" w:rsidRDefault="00536241" w:rsidP="00D66172">
            <w:pPr>
              <w:pStyle w:val="Tabelle-gedreht-rechts"/>
              <w:rPr>
                <w:color w:val="auto"/>
              </w:rPr>
            </w:pPr>
          </w:p>
        </w:tc>
        <w:tc>
          <w:tcPr>
            <w:tcW w:w="417" w:type="pct"/>
            <w:textDirection w:val="tbRl"/>
            <w:vAlign w:val="center"/>
          </w:tcPr>
          <w:p w14:paraId="05070C51" w14:textId="77777777" w:rsidR="00536241" w:rsidRPr="00412132" w:rsidRDefault="00536241" w:rsidP="00D66172">
            <w:pPr>
              <w:pStyle w:val="Tabelle-gedreht-rechts"/>
              <w:rPr>
                <w:color w:val="auto"/>
              </w:rPr>
            </w:pPr>
          </w:p>
        </w:tc>
        <w:tc>
          <w:tcPr>
            <w:tcW w:w="417" w:type="pct"/>
            <w:textDirection w:val="tbRl"/>
            <w:vAlign w:val="center"/>
          </w:tcPr>
          <w:p w14:paraId="7A704122" w14:textId="77777777" w:rsidR="00536241" w:rsidRPr="00412132" w:rsidRDefault="00536241" w:rsidP="00D66172">
            <w:pPr>
              <w:pStyle w:val="Tabelle-gedreht-rechts"/>
              <w:rPr>
                <w:color w:val="auto"/>
              </w:rPr>
            </w:pPr>
          </w:p>
        </w:tc>
        <w:tc>
          <w:tcPr>
            <w:tcW w:w="417" w:type="pct"/>
            <w:textDirection w:val="tbRl"/>
            <w:vAlign w:val="center"/>
          </w:tcPr>
          <w:p w14:paraId="3F7FC105" w14:textId="77777777" w:rsidR="00536241" w:rsidRPr="00412132" w:rsidRDefault="00536241" w:rsidP="00D66172">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231CA679" w14:textId="77777777" w:rsidR="00536241" w:rsidRPr="00412132" w:rsidRDefault="00536241" w:rsidP="00D66172">
            <w:pPr>
              <w:pStyle w:val="Tabelle-gedreht-rechts"/>
              <w:rPr>
                <w:color w:val="auto"/>
              </w:rPr>
            </w:pPr>
          </w:p>
        </w:tc>
        <w:tc>
          <w:tcPr>
            <w:tcW w:w="417" w:type="pct"/>
            <w:textDirection w:val="tbRl"/>
            <w:vAlign w:val="center"/>
          </w:tcPr>
          <w:p w14:paraId="1D2B38A4" w14:textId="77777777" w:rsidR="00536241" w:rsidRPr="00412132" w:rsidRDefault="00536241" w:rsidP="00D66172">
            <w:pPr>
              <w:pStyle w:val="Tabelle-gedreht-rechts"/>
              <w:rPr>
                <w:color w:val="auto"/>
              </w:rPr>
            </w:pPr>
          </w:p>
        </w:tc>
        <w:tc>
          <w:tcPr>
            <w:tcW w:w="417" w:type="pct"/>
            <w:textDirection w:val="tbRl"/>
            <w:vAlign w:val="center"/>
          </w:tcPr>
          <w:p w14:paraId="1E28A666" w14:textId="77777777" w:rsidR="00536241" w:rsidRPr="00412132" w:rsidRDefault="00536241" w:rsidP="00D66172">
            <w:pPr>
              <w:pStyle w:val="Tabelle-gedreht-rechts"/>
              <w:rPr>
                <w:color w:val="auto"/>
              </w:rPr>
            </w:pPr>
          </w:p>
        </w:tc>
        <w:tc>
          <w:tcPr>
            <w:tcW w:w="417" w:type="pct"/>
            <w:textDirection w:val="tbRl"/>
            <w:vAlign w:val="center"/>
          </w:tcPr>
          <w:p w14:paraId="18846116" w14:textId="77777777" w:rsidR="00536241" w:rsidRPr="00412132" w:rsidRDefault="00536241" w:rsidP="00D66172">
            <w:pPr>
              <w:pStyle w:val="Tabelle-gedreht-rechts"/>
              <w:rPr>
                <w:color w:val="auto"/>
              </w:rPr>
            </w:pPr>
          </w:p>
        </w:tc>
        <w:tc>
          <w:tcPr>
            <w:tcW w:w="417" w:type="pct"/>
            <w:textDirection w:val="tbRl"/>
            <w:vAlign w:val="center"/>
          </w:tcPr>
          <w:p w14:paraId="298D4E27" w14:textId="77777777" w:rsidR="00536241" w:rsidRPr="00412132" w:rsidRDefault="00536241" w:rsidP="00D66172">
            <w:pPr>
              <w:pStyle w:val="Tabelle-gedreht-rechts"/>
              <w:rPr>
                <w:color w:val="auto"/>
              </w:rPr>
            </w:pPr>
          </w:p>
        </w:tc>
        <w:tc>
          <w:tcPr>
            <w:tcW w:w="417" w:type="pct"/>
            <w:textDirection w:val="tbRl"/>
            <w:vAlign w:val="center"/>
          </w:tcPr>
          <w:p w14:paraId="2CFBFABF" w14:textId="77777777" w:rsidR="00536241" w:rsidRPr="00412132" w:rsidRDefault="00536241" w:rsidP="00D66172">
            <w:pPr>
              <w:pStyle w:val="Tabelle-gedreht-rechts"/>
              <w:rPr>
                <w:color w:val="auto"/>
              </w:rPr>
            </w:pPr>
          </w:p>
        </w:tc>
        <w:tc>
          <w:tcPr>
            <w:tcW w:w="417" w:type="pct"/>
            <w:textDirection w:val="tbRl"/>
            <w:vAlign w:val="center"/>
          </w:tcPr>
          <w:p w14:paraId="59CF3D4A" w14:textId="77777777" w:rsidR="00536241" w:rsidRPr="00412132" w:rsidRDefault="00536241" w:rsidP="00D66172">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7E6F19CB" w14:textId="77777777" w:rsidR="00536241" w:rsidRPr="00412132" w:rsidRDefault="00536241" w:rsidP="00D66172">
            <w:pPr>
              <w:pStyle w:val="Tabelle-gedreht-rechts"/>
            </w:pPr>
            <w:r w:rsidRPr="00412132">
              <w:t>S8</w:t>
            </w:r>
          </w:p>
        </w:tc>
      </w:tr>
    </w:tbl>
    <w:p w14:paraId="5D5ABE18" w14:textId="77777777" w:rsidR="00536241" w:rsidRPr="00412132" w:rsidRDefault="00536241" w:rsidP="00536241"/>
    <w:p w14:paraId="7D3B7449" w14:textId="77777777" w:rsidR="00536241" w:rsidRPr="00355F90" w:rsidRDefault="00536241" w:rsidP="00536241">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6CE8FEFD" w14:textId="77777777" w:rsidR="00536241" w:rsidRPr="00355F90" w:rsidRDefault="00536241" w:rsidP="00536241">
      <w:pPr>
        <w:rPr>
          <w:lang w:val="en-CA"/>
        </w:rPr>
      </w:pPr>
    </w:p>
    <w:p w14:paraId="418B3475" w14:textId="77777777" w:rsidR="00536241" w:rsidRPr="00355F90" w:rsidRDefault="00536241" w:rsidP="00536241">
      <w:pPr>
        <w:pStyle w:val="berschrift2"/>
        <w:rPr>
          <w:lang w:val="en-CA"/>
        </w:rPr>
      </w:pPr>
      <w:proofErr w:type="spellStart"/>
      <w:r w:rsidRPr="00355F90">
        <w:rPr>
          <w:lang w:val="en-CA"/>
        </w:rPr>
        <w:lastRenderedPageBreak/>
        <w:t>Abschnitt</w:t>
      </w:r>
      <w:proofErr w:type="spellEnd"/>
      <w:r w:rsidRPr="00355F90">
        <w:rPr>
          <w:lang w:val="en-CA"/>
        </w:rPr>
        <w:t xml:space="preserve"> 2</w:t>
      </w:r>
    </w:p>
    <w:p w14:paraId="146852C9" w14:textId="77777777" w:rsidR="00536241" w:rsidRPr="00355F90" w:rsidRDefault="00536241" w:rsidP="00536241">
      <w:pPr>
        <w:pStyle w:val="TextboxHighlighted"/>
        <w:pBdr>
          <w:top w:val="single" w:sz="24" w:space="1" w:color="8EAADB" w:themeColor="accent1" w:themeTint="99"/>
          <w:left w:val="single" w:sz="24" w:space="4" w:color="8EAADB" w:themeColor="accent1" w:themeTint="99"/>
          <w:bottom w:val="single" w:sz="24" w:space="1" w:color="8EAADB" w:themeColor="accent1" w:themeTint="99"/>
          <w:right w:val="single" w:sz="24" w:space="4" w:color="8EAADB" w:themeColor="accent1" w:themeTint="99"/>
        </w:pBdr>
        <w:shd w:val="clear" w:color="auto" w:fill="FFF2CC" w:themeFill="accent4" w:themeFillTint="33"/>
        <w:rPr>
          <w:lang w:val="en-CA"/>
        </w:rPr>
      </w:pPr>
      <w:r w:rsidRPr="00412132">
        <w:t xml:space="preserve">Lorem ipsum dolor sit </w:t>
      </w:r>
      <w:proofErr w:type="spellStart"/>
      <w:r w:rsidRPr="00412132">
        <w:t>amet</w:t>
      </w:r>
      <w:proofErr w:type="spellEnd"/>
      <w:r w:rsidRPr="00412132">
        <w:t xml:space="preserve">, </w:t>
      </w:r>
      <w:proofErr w:type="spellStart"/>
      <w:r w:rsidRPr="00412132">
        <w:t>consetetur</w:t>
      </w:r>
      <w:proofErr w:type="spellEnd"/>
      <w:r w:rsidRPr="00412132">
        <w:t xml:space="preserve"> </w:t>
      </w:r>
      <w:proofErr w:type="spellStart"/>
      <w:r w:rsidRPr="00412132">
        <w:t>sadipscing</w:t>
      </w:r>
      <w:proofErr w:type="spellEnd"/>
      <w:r w:rsidRPr="00412132">
        <w:t xml:space="preserve"> </w:t>
      </w:r>
      <w:proofErr w:type="spellStart"/>
      <w:r w:rsidRPr="00412132">
        <w:t>elitr</w:t>
      </w:r>
      <w:proofErr w:type="spellEnd"/>
      <w:r w:rsidRPr="00412132">
        <w:t xml:space="preserve">, sed diam </w:t>
      </w:r>
      <w:proofErr w:type="spellStart"/>
      <w:r w:rsidRPr="00412132">
        <w:t>nonumy</w:t>
      </w:r>
      <w:proofErr w:type="spellEnd"/>
      <w:r w:rsidRPr="00412132">
        <w:t xml:space="preserve"> </w:t>
      </w:r>
      <w:proofErr w:type="spellStart"/>
      <w:r w:rsidRPr="00412132">
        <w:t>eirmod</w:t>
      </w:r>
      <w:proofErr w:type="spellEnd"/>
      <w:r w:rsidRPr="00412132">
        <w:t xml:space="preserve"> </w:t>
      </w:r>
      <w:proofErr w:type="spellStart"/>
      <w:r w:rsidRPr="00412132">
        <w:t>tempor</w:t>
      </w:r>
      <w:proofErr w:type="spellEnd"/>
      <w:r w:rsidRPr="00412132">
        <w:t xml:space="preserve"> </w:t>
      </w:r>
      <w:proofErr w:type="spellStart"/>
      <w:r w:rsidRPr="00412132">
        <w:t>invidunt</w:t>
      </w:r>
      <w:proofErr w:type="spellEnd"/>
      <w:r w:rsidRPr="00412132">
        <w:t xml:space="preserve"> </w:t>
      </w:r>
      <w:proofErr w:type="spellStart"/>
      <w:r w:rsidRPr="00412132">
        <w:t>ut</w:t>
      </w:r>
      <w:proofErr w:type="spellEnd"/>
      <w:r w:rsidRPr="00412132">
        <w:t xml:space="preserve"> labore et dolore magna </w:t>
      </w:r>
      <w:proofErr w:type="spellStart"/>
      <w:r w:rsidRPr="00412132">
        <w:t>aliquyam</w:t>
      </w:r>
      <w:proofErr w:type="spellEnd"/>
      <w:r w:rsidRPr="00412132">
        <w:t xml:space="preserve"> </w:t>
      </w:r>
      <w:proofErr w:type="spellStart"/>
      <w:r w:rsidRPr="00412132">
        <w:t>erat</w:t>
      </w:r>
      <w:proofErr w:type="spellEnd"/>
      <w:r w:rsidRPr="00412132">
        <w:t xml:space="preserve">, sed diam </w:t>
      </w:r>
      <w:proofErr w:type="spellStart"/>
      <w:r w:rsidRPr="00412132">
        <w:t>voluptua</w:t>
      </w:r>
      <w:proofErr w:type="spellEnd"/>
      <w:r w:rsidRPr="00412132">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013C9A2D" w14:textId="77777777" w:rsidR="00536241" w:rsidRPr="00355F90" w:rsidRDefault="00536241" w:rsidP="00536241">
      <w:pPr>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0CF369D2" w14:textId="77777777" w:rsidR="00536241" w:rsidRPr="00355F90" w:rsidRDefault="00536241" w:rsidP="00536241">
      <w:pPr>
        <w:rPr>
          <w:lang w:val="en-CA"/>
        </w:rPr>
      </w:pPr>
    </w:p>
    <w:p w14:paraId="712F5CFA" w14:textId="77777777" w:rsidR="00536241" w:rsidRPr="00355F90" w:rsidRDefault="00536241" w:rsidP="00536241">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takimata sanctus est Lorem ipsum dolor </w:t>
      </w:r>
      <w:proofErr w:type="gramStart"/>
      <w:r w:rsidRPr="00355F90">
        <w:rPr>
          <w:lang w:val="en-CA"/>
        </w:rPr>
        <w:t>sit</w:t>
      </w:r>
      <w:proofErr w:type="gramEnd"/>
      <w:r w:rsidRPr="00355F90">
        <w:rPr>
          <w:lang w:val="en-CA"/>
        </w:rPr>
        <w:t xml:space="preserve"> amet. Lorem ipsum dolor sit amet, consetetur sadipscing elitr, sed diam nonumy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410ED74C" w14:textId="77777777" w:rsidR="00536241" w:rsidRPr="00355F90" w:rsidRDefault="00536241" w:rsidP="00536241">
      <w:pPr>
        <w:pStyle w:val="berschrift2"/>
        <w:rPr>
          <w:lang w:val="en-CA"/>
        </w:rPr>
      </w:pPr>
      <w:proofErr w:type="spellStart"/>
      <w:r w:rsidRPr="00355F90">
        <w:rPr>
          <w:lang w:val="en-CA"/>
        </w:rPr>
        <w:t>Abschnitt</w:t>
      </w:r>
      <w:proofErr w:type="spellEnd"/>
      <w:r w:rsidRPr="00355F90">
        <w:rPr>
          <w:lang w:val="en-CA"/>
        </w:rPr>
        <w:t xml:space="preserve"> 3</w:t>
      </w:r>
    </w:p>
    <w:p w14:paraId="71665333" w14:textId="77777777" w:rsidR="00536241" w:rsidRPr="00355F90" w:rsidRDefault="00536241" w:rsidP="00536241">
      <w:pPr>
        <w:rPr>
          <w:lang w:val="en-CA"/>
        </w:rPr>
        <w:sectPr w:rsidR="00536241" w:rsidRPr="00355F90" w:rsidSect="00DE4117">
          <w:headerReference w:type="default" r:id="rId13"/>
          <w:footerReference w:type="default" r:id="rId14"/>
          <w:type w:val="continuous"/>
          <w:pgSz w:w="11906" w:h="16838"/>
          <w:pgMar w:top="1417" w:right="1417" w:bottom="1134" w:left="1417" w:header="850" w:footer="283" w:gutter="0"/>
          <w:cols w:space="708"/>
          <w:docGrid w:linePitch="360"/>
        </w:sectPr>
      </w:pPr>
    </w:p>
    <w:p w14:paraId="7D92CE80" w14:textId="77777777" w:rsidR="00536241" w:rsidRPr="00355F90" w:rsidRDefault="00536241" w:rsidP="00536241">
      <w:pPr>
        <w:rPr>
          <w:lang w:val="en-CA"/>
        </w:rPr>
      </w:pPr>
      <w:proofErr w:type="spellStart"/>
      <w:r w:rsidRPr="00100B8E">
        <w:rPr>
          <w:lang w:val="en-US"/>
        </w:rPr>
        <w:t>Standardtext</w:t>
      </w:r>
      <w:proofErr w:type="spellEnd"/>
      <w:r w:rsidRPr="00100B8E">
        <w:rPr>
          <w:lang w:val="en-US"/>
        </w:rPr>
        <w:t xml:space="preserve">: At </w:t>
      </w:r>
      <w:proofErr w:type="spellStart"/>
      <w:r w:rsidRPr="00100B8E">
        <w:rPr>
          <w:lang w:val="en-US"/>
        </w:rPr>
        <w:t>vero</w:t>
      </w:r>
      <w:proofErr w:type="spellEnd"/>
      <w:r w:rsidRPr="00100B8E">
        <w:rPr>
          <w:lang w:val="en-US"/>
        </w:rPr>
        <w:t xml:space="preserve"> </w:t>
      </w:r>
      <w:proofErr w:type="spellStart"/>
      <w:r w:rsidRPr="00100B8E">
        <w:rPr>
          <w:lang w:val="en-US"/>
        </w:rPr>
        <w:t>eos</w:t>
      </w:r>
      <w:proofErr w:type="spellEnd"/>
      <w:r w:rsidRPr="00100B8E">
        <w:rPr>
          <w:lang w:val="en-US"/>
        </w:rPr>
        <w:t xml:space="preserve"> et </w:t>
      </w:r>
      <w:proofErr w:type="spellStart"/>
      <w:r w:rsidRPr="00100B8E">
        <w:rPr>
          <w:lang w:val="en-US"/>
        </w:rPr>
        <w:t>accusam</w:t>
      </w:r>
      <w:proofErr w:type="spellEnd"/>
      <w:r w:rsidRPr="00100B8E">
        <w:rPr>
          <w:lang w:val="en-US"/>
        </w:rPr>
        <w:t xml:space="preserve"> et </w:t>
      </w:r>
      <w:proofErr w:type="spellStart"/>
      <w:r w:rsidRPr="00100B8E">
        <w:rPr>
          <w:lang w:val="en-US"/>
        </w:rPr>
        <w:t>justo</w:t>
      </w:r>
      <w:proofErr w:type="spellEnd"/>
      <w:r w:rsidRPr="00100B8E">
        <w:rPr>
          <w:lang w:val="en-US"/>
        </w:rPr>
        <w:t xml:space="preserve"> duo </w:t>
      </w:r>
      <w:proofErr w:type="spellStart"/>
      <w:r w:rsidRPr="00100B8E">
        <w:rPr>
          <w:lang w:val="en-US"/>
        </w:rPr>
        <w:t>dolores</w:t>
      </w:r>
      <w:proofErr w:type="spellEnd"/>
      <w:r w:rsidRPr="00100B8E">
        <w:rPr>
          <w:lang w:val="en-US"/>
        </w:rPr>
        <w:t xml:space="preserve"> et </w:t>
      </w:r>
      <w:proofErr w:type="spellStart"/>
      <w:r w:rsidRPr="00100B8E">
        <w:rPr>
          <w:lang w:val="en-US"/>
        </w:rPr>
        <w:t>ea</w:t>
      </w:r>
      <w:proofErr w:type="spellEnd"/>
      <w:r w:rsidRPr="00100B8E">
        <w:rPr>
          <w:lang w:val="en-US"/>
        </w:rPr>
        <w:t xml:space="preserve"> </w:t>
      </w:r>
      <w:proofErr w:type="spellStart"/>
      <w:r w:rsidRPr="00100B8E">
        <w:rPr>
          <w:lang w:val="en-US"/>
        </w:rPr>
        <w:t>rebum</w:t>
      </w:r>
      <w:proofErr w:type="spellEnd"/>
      <w:r w:rsidRPr="00100B8E">
        <w:rPr>
          <w:lang w:val="en-US"/>
        </w:rPr>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w:t>
      </w:r>
      <w:r w:rsidRPr="00355F90">
        <w:rPr>
          <w:lang w:val="en-CA"/>
        </w:rPr>
        <w:t xml:space="preserve">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0408F1D3" w14:textId="77777777" w:rsidR="00536241" w:rsidRPr="00355F90" w:rsidRDefault="00536241" w:rsidP="00536241">
      <w:pPr>
        <w:rPr>
          <w:lang w:val="en-CA"/>
        </w:rPr>
      </w:pPr>
    </w:p>
    <w:p w14:paraId="6631DFBA" w14:textId="77777777" w:rsidR="00536241" w:rsidRPr="00355F90" w:rsidRDefault="00536241" w:rsidP="00536241">
      <w:pPr>
        <w:rPr>
          <w:lang w:val="en-CA"/>
        </w:rPr>
        <w:sectPr w:rsidR="00536241" w:rsidRPr="00355F90" w:rsidSect="00100B8E">
          <w:type w:val="continuous"/>
          <w:pgSz w:w="11906" w:h="16838"/>
          <w:pgMar w:top="1417" w:right="1417" w:bottom="1134" w:left="1417" w:header="850" w:footer="283" w:gutter="0"/>
          <w:cols w:num="2" w:space="708"/>
          <w:docGrid w:linePitch="360"/>
        </w:sect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
    <w:p w14:paraId="2260C5A1" w14:textId="77777777" w:rsidR="00536241" w:rsidRPr="00355F90" w:rsidRDefault="00536241" w:rsidP="00536241">
      <w:pPr>
        <w:rPr>
          <w:lang w:val="en-CA"/>
        </w:rPr>
      </w:pPr>
      <w:proofErr w:type="spellStart"/>
      <w:r w:rsidRPr="00412132">
        <w:rPr>
          <w:lang w:val="en-US"/>
        </w:rPr>
        <w:t>sadipscing</w:t>
      </w:r>
      <w:proofErr w:type="spellEnd"/>
      <w:r w:rsidRPr="00412132">
        <w:rPr>
          <w:lang w:val="en-US"/>
        </w:rPr>
        <w:t xml:space="preserve"> </w:t>
      </w:r>
      <w:proofErr w:type="spellStart"/>
      <w:r w:rsidRPr="00412132">
        <w:rPr>
          <w:lang w:val="en-US"/>
        </w:rPr>
        <w:t>elitr</w:t>
      </w:r>
      <w:proofErr w:type="spellEnd"/>
      <w:r w:rsidRPr="00412132">
        <w:rPr>
          <w:lang w:val="en-US"/>
        </w:rPr>
        <w:t xml:space="preserve">, sed diam </w:t>
      </w:r>
      <w:proofErr w:type="spellStart"/>
      <w:r w:rsidRPr="00412132">
        <w:rPr>
          <w:lang w:val="en-US"/>
        </w:rPr>
        <w:t>nonumy</w:t>
      </w:r>
      <w:proofErr w:type="spellEnd"/>
      <w:r w:rsidRPr="00412132">
        <w:rPr>
          <w:lang w:val="en-US"/>
        </w:rPr>
        <w:t xml:space="preserve"> </w:t>
      </w:r>
      <w:proofErr w:type="spellStart"/>
      <w:r w:rsidRPr="00412132">
        <w:rPr>
          <w:lang w:val="en-US"/>
        </w:rPr>
        <w:t>eirmod</w:t>
      </w:r>
      <w:proofErr w:type="spellEnd"/>
      <w:r w:rsidRPr="00412132">
        <w:rPr>
          <w:lang w:val="en-US"/>
        </w:rPr>
        <w:t xml:space="preserve"> </w:t>
      </w:r>
      <w:proofErr w:type="spellStart"/>
      <w:r w:rsidRPr="00412132">
        <w:rPr>
          <w:lang w:val="en-US"/>
        </w:rPr>
        <w:t>tempor</w:t>
      </w:r>
      <w:proofErr w:type="spellEnd"/>
      <w:r w:rsidRPr="00412132">
        <w:rPr>
          <w:lang w:val="en-US"/>
        </w:rPr>
        <w:t xml:space="preserve"> </w:t>
      </w:r>
      <w:proofErr w:type="spellStart"/>
      <w:r w:rsidRPr="00412132">
        <w:rPr>
          <w:lang w:val="en-US"/>
        </w:rPr>
        <w:t>invidunt</w:t>
      </w:r>
      <w:proofErr w:type="spellEnd"/>
      <w:r w:rsidRPr="00412132">
        <w:rPr>
          <w:lang w:val="en-US"/>
        </w:rPr>
        <w:t xml:space="preserve"> </w:t>
      </w:r>
      <w:proofErr w:type="spellStart"/>
      <w:r w:rsidRPr="00412132">
        <w:rPr>
          <w:lang w:val="en-US"/>
        </w:rPr>
        <w:t>ut</w:t>
      </w:r>
      <w:proofErr w:type="spellEnd"/>
      <w:r w:rsidRPr="00412132">
        <w:rPr>
          <w:lang w:val="en-US"/>
        </w:rPr>
        <w:t xml:space="preserve"> labore et dolore magna </w:t>
      </w:r>
      <w:proofErr w:type="spellStart"/>
      <w:r w:rsidRPr="00412132">
        <w:rPr>
          <w:lang w:val="en-US"/>
        </w:rPr>
        <w:t>aliquyam</w:t>
      </w:r>
      <w:proofErr w:type="spellEnd"/>
      <w:r w:rsidRPr="00412132">
        <w:rPr>
          <w:lang w:val="en-US"/>
        </w:rPr>
        <w:t xml:space="preserve"> </w:t>
      </w:r>
      <w:proofErr w:type="spellStart"/>
      <w:r w:rsidRPr="00412132">
        <w:rPr>
          <w:lang w:val="en-US"/>
        </w:rPr>
        <w:t>erat</w:t>
      </w:r>
      <w:proofErr w:type="spellEnd"/>
      <w:r w:rsidRPr="00412132">
        <w:rPr>
          <w:lang w:val="en-US"/>
        </w:rPr>
        <w:t xml:space="preserve">, sed diam </w:t>
      </w:r>
      <w:proofErr w:type="spellStart"/>
      <w:r w:rsidRPr="00412132">
        <w:rPr>
          <w:lang w:val="en-US"/>
        </w:rPr>
        <w:t>voluptua</w:t>
      </w:r>
      <w:proofErr w:type="spellEnd"/>
      <w:r w:rsidRPr="00412132">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lastRenderedPageBreak/>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758A69E8" w14:textId="77777777" w:rsidR="00536241" w:rsidRPr="00355F90" w:rsidRDefault="00536241" w:rsidP="00536241">
      <w:pPr>
        <w:rPr>
          <w:lang w:val="en-CA"/>
        </w:rPr>
      </w:pPr>
    </w:p>
    <w:p w14:paraId="5A0DE0DE" w14:textId="77777777" w:rsidR="00536241" w:rsidRPr="00355F90" w:rsidRDefault="00536241" w:rsidP="00536241">
      <w:pPr>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61787A97" w14:textId="77777777" w:rsidR="00536241" w:rsidRPr="00355F90" w:rsidRDefault="00536241" w:rsidP="00536241">
      <w:pPr>
        <w:rPr>
          <w:lang w:val="en-CA"/>
        </w:rPr>
      </w:pPr>
    </w:p>
    <w:p w14:paraId="6603D9CE" w14:textId="77777777" w:rsidR="00536241" w:rsidRPr="00355F90" w:rsidRDefault="00536241" w:rsidP="00536241">
      <w:pPr>
        <w:rPr>
          <w:lang w:val="en-CA"/>
        </w:rPr>
      </w:pPr>
      <w:proofErr w:type="spellStart"/>
      <w:r w:rsidRPr="00100B8E">
        <w:rPr>
          <w:lang w:val="en-US"/>
        </w:rPr>
        <w:t>Standardtext</w:t>
      </w:r>
      <w:proofErr w:type="spellEnd"/>
      <w:r w:rsidRPr="00100B8E">
        <w:rPr>
          <w:lang w:val="en-US"/>
        </w:rPr>
        <w:t xml:space="preserve">: At </w:t>
      </w:r>
      <w:proofErr w:type="spellStart"/>
      <w:r w:rsidRPr="00100B8E">
        <w:rPr>
          <w:lang w:val="en-US"/>
        </w:rPr>
        <w:t>vero</w:t>
      </w:r>
      <w:proofErr w:type="spellEnd"/>
      <w:r w:rsidRPr="00100B8E">
        <w:rPr>
          <w:lang w:val="en-US"/>
        </w:rPr>
        <w:t xml:space="preserve"> </w:t>
      </w:r>
      <w:proofErr w:type="spellStart"/>
      <w:r w:rsidRPr="00100B8E">
        <w:rPr>
          <w:lang w:val="en-US"/>
        </w:rPr>
        <w:t>eos</w:t>
      </w:r>
      <w:proofErr w:type="spellEnd"/>
      <w:r w:rsidRPr="00100B8E">
        <w:rPr>
          <w:lang w:val="en-US"/>
        </w:rPr>
        <w:t xml:space="preserve"> et </w:t>
      </w:r>
      <w:proofErr w:type="spellStart"/>
      <w:r w:rsidRPr="00100B8E">
        <w:rPr>
          <w:lang w:val="en-US"/>
        </w:rPr>
        <w:t>accusam</w:t>
      </w:r>
      <w:proofErr w:type="spellEnd"/>
      <w:r w:rsidRPr="00100B8E">
        <w:rPr>
          <w:lang w:val="en-US"/>
        </w:rPr>
        <w:t xml:space="preserve"> et </w:t>
      </w:r>
      <w:proofErr w:type="spellStart"/>
      <w:r w:rsidRPr="00100B8E">
        <w:rPr>
          <w:lang w:val="en-US"/>
        </w:rPr>
        <w:t>justo</w:t>
      </w:r>
      <w:proofErr w:type="spellEnd"/>
      <w:r w:rsidRPr="00100B8E">
        <w:rPr>
          <w:lang w:val="en-US"/>
        </w:rPr>
        <w:t xml:space="preserve"> duo </w:t>
      </w:r>
      <w:proofErr w:type="spellStart"/>
      <w:r w:rsidRPr="00100B8E">
        <w:rPr>
          <w:lang w:val="en-US"/>
        </w:rPr>
        <w:t>dolores</w:t>
      </w:r>
      <w:proofErr w:type="spellEnd"/>
      <w:r w:rsidRPr="00100B8E">
        <w:rPr>
          <w:lang w:val="en-US"/>
        </w:rPr>
        <w:t xml:space="preserve"> et </w:t>
      </w:r>
      <w:proofErr w:type="spellStart"/>
      <w:r w:rsidRPr="00100B8E">
        <w:rPr>
          <w:lang w:val="en-US"/>
        </w:rPr>
        <w:t>ea</w:t>
      </w:r>
      <w:proofErr w:type="spellEnd"/>
      <w:r w:rsidRPr="00100B8E">
        <w:rPr>
          <w:lang w:val="en-US"/>
        </w:rPr>
        <w:t xml:space="preserve"> </w:t>
      </w:r>
      <w:proofErr w:type="spellStart"/>
      <w:r w:rsidRPr="00100B8E">
        <w:rPr>
          <w:lang w:val="en-US"/>
        </w:rPr>
        <w:t>rebum</w:t>
      </w:r>
      <w:proofErr w:type="spellEnd"/>
      <w:r w:rsidRPr="00100B8E">
        <w:rPr>
          <w:lang w:val="en-US"/>
        </w:rPr>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w:t>
      </w:r>
    </w:p>
    <w:p w14:paraId="3CC7A3B4" w14:textId="77777777" w:rsidR="00536241" w:rsidRPr="00355F90" w:rsidRDefault="00536241" w:rsidP="00536241">
      <w:pPr>
        <w:pStyle w:val="TextboxHighlighted"/>
        <w:pBdr>
          <w:top w:val="single" w:sz="24" w:space="1" w:color="8EAADB" w:themeColor="accent1" w:themeTint="99"/>
          <w:left w:val="single" w:sz="24" w:space="4" w:color="8EAADB" w:themeColor="accent1" w:themeTint="99"/>
          <w:bottom w:val="single" w:sz="24" w:space="1" w:color="8EAADB" w:themeColor="accent1" w:themeTint="99"/>
          <w:right w:val="single" w:sz="24" w:space="4" w:color="8EAADB" w:themeColor="accent1" w:themeTint="99"/>
        </w:pBdr>
        <w:shd w:val="clear" w:color="auto" w:fill="FFF2CC" w:themeFill="accent4" w:themeFillTint="33"/>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51E0117F" w14:textId="77777777" w:rsidR="00536241" w:rsidRPr="00355F90" w:rsidRDefault="00536241" w:rsidP="00536241">
      <w:pPr>
        <w:rPr>
          <w:lang w:val="en-CA"/>
        </w:rPr>
      </w:pPr>
      <w:r w:rsidRPr="0076552D">
        <w:rPr>
          <w:lang w:val="en-US"/>
        </w:rPr>
        <w:t xml:space="preserve">Lorem ipsum dolor sit </w:t>
      </w:r>
      <w:proofErr w:type="spellStart"/>
      <w:r w:rsidRPr="0076552D">
        <w:rPr>
          <w:lang w:val="en-US"/>
        </w:rPr>
        <w:t>amet</w:t>
      </w:r>
      <w:proofErr w:type="spellEnd"/>
      <w:r w:rsidRPr="0076552D">
        <w:rPr>
          <w:lang w:val="en-US"/>
        </w:rPr>
        <w:t xml:space="preserve">, </w:t>
      </w:r>
      <w:proofErr w:type="spellStart"/>
      <w:r w:rsidRPr="0076552D">
        <w:rPr>
          <w:lang w:val="en-US"/>
        </w:rPr>
        <w:t>consetetur</w:t>
      </w:r>
      <w:proofErr w:type="spellEnd"/>
      <w:r w:rsidRPr="0076552D">
        <w:rPr>
          <w:lang w:val="en-US"/>
        </w:rPr>
        <w:t xml:space="preserve"> </w:t>
      </w:r>
      <w:proofErr w:type="spellStart"/>
      <w:r w:rsidRPr="0076552D">
        <w:rPr>
          <w:lang w:val="en-US"/>
        </w:rPr>
        <w:t>sadipscing</w:t>
      </w:r>
      <w:proofErr w:type="spellEnd"/>
      <w:r w:rsidRPr="0076552D">
        <w:rPr>
          <w:lang w:val="en-US"/>
        </w:rPr>
        <w:t xml:space="preserve"> </w:t>
      </w:r>
      <w:proofErr w:type="spellStart"/>
      <w:r w:rsidRPr="0076552D">
        <w:rPr>
          <w:lang w:val="en-US"/>
        </w:rPr>
        <w:t>elitr</w:t>
      </w:r>
      <w:proofErr w:type="spellEnd"/>
      <w:r w:rsidRPr="0076552D">
        <w:rPr>
          <w:lang w:val="en-US"/>
        </w:rPr>
        <w:t xml:space="preserve">, sed diam </w:t>
      </w:r>
      <w:proofErr w:type="spellStart"/>
      <w:r w:rsidRPr="0076552D">
        <w:rPr>
          <w:lang w:val="en-US"/>
        </w:rPr>
        <w:t>nonumy</w:t>
      </w:r>
      <w:proofErr w:type="spellEnd"/>
      <w:r w:rsidRPr="0076552D">
        <w:rPr>
          <w:lang w:val="en-US"/>
        </w:rPr>
        <w:t xml:space="preserve"> </w:t>
      </w:r>
      <w:proofErr w:type="spellStart"/>
      <w:r w:rsidRPr="0076552D">
        <w:rPr>
          <w:lang w:val="en-US"/>
        </w:rPr>
        <w:t>eirmod</w:t>
      </w:r>
      <w:proofErr w:type="spellEnd"/>
      <w:r w:rsidRPr="0076552D">
        <w:rPr>
          <w:lang w:val="en-US"/>
        </w:rPr>
        <w:t xml:space="preserve"> </w:t>
      </w:r>
      <w:proofErr w:type="spellStart"/>
      <w:r w:rsidRPr="0076552D">
        <w:rPr>
          <w:lang w:val="en-US"/>
        </w:rPr>
        <w:t>tempor</w:t>
      </w:r>
      <w:proofErr w:type="spellEnd"/>
      <w:r w:rsidRPr="0076552D">
        <w:rPr>
          <w:lang w:val="en-US"/>
        </w:rPr>
        <w:t xml:space="preserve"> </w:t>
      </w:r>
      <w:proofErr w:type="spellStart"/>
      <w:r w:rsidRPr="0076552D">
        <w:rPr>
          <w:lang w:val="en-US"/>
        </w:rPr>
        <w:t>invidunt</w:t>
      </w:r>
      <w:proofErr w:type="spellEnd"/>
      <w:r w:rsidRPr="0076552D">
        <w:rPr>
          <w:lang w:val="en-US"/>
        </w:rPr>
        <w:t xml:space="preserve"> </w:t>
      </w:r>
      <w:proofErr w:type="spellStart"/>
      <w:r w:rsidRPr="0076552D">
        <w:rPr>
          <w:lang w:val="en-US"/>
        </w:rPr>
        <w:t>ut</w:t>
      </w:r>
      <w:proofErr w:type="spellEnd"/>
      <w:r w:rsidRPr="0076552D">
        <w:rPr>
          <w:lang w:val="en-US"/>
        </w:rPr>
        <w:t xml:space="preserve"> labore et dolore magna </w:t>
      </w:r>
      <w:proofErr w:type="spellStart"/>
      <w:r w:rsidRPr="0076552D">
        <w:rPr>
          <w:lang w:val="en-US"/>
        </w:rPr>
        <w:t>aliquyam</w:t>
      </w:r>
      <w:proofErr w:type="spellEnd"/>
      <w:r w:rsidRPr="0076552D">
        <w:rPr>
          <w:lang w:val="en-US"/>
        </w:rPr>
        <w:t xml:space="preserve"> </w:t>
      </w:r>
      <w:proofErr w:type="spellStart"/>
      <w:r w:rsidRPr="0076552D">
        <w:rPr>
          <w:lang w:val="en-US"/>
        </w:rPr>
        <w:t>erat</w:t>
      </w:r>
      <w:proofErr w:type="spellEnd"/>
      <w:r w:rsidRPr="0076552D">
        <w:rPr>
          <w:lang w:val="en-US"/>
        </w:rPr>
        <w:t xml:space="preserve">, sed diam </w:t>
      </w:r>
      <w:proofErr w:type="spellStart"/>
      <w:r w:rsidRPr="0076552D">
        <w:rPr>
          <w:lang w:val="en-US"/>
        </w:rPr>
        <w:t>voluptua</w:t>
      </w:r>
      <w:proofErr w:type="spellEnd"/>
      <w:r w:rsidRPr="0076552D">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1C0C1E90" w14:textId="77777777" w:rsidR="00536241" w:rsidRPr="00355F90" w:rsidRDefault="00536241" w:rsidP="00536241">
      <w:pPr>
        <w:rPr>
          <w:lang w:val="en-CA"/>
        </w:rPr>
      </w:pPr>
    </w:p>
    <w:p w14:paraId="17FD4398" w14:textId="77777777" w:rsidR="00536241" w:rsidRPr="00355F90" w:rsidRDefault="00536241" w:rsidP="00536241">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w:t>
      </w:r>
      <w:r w:rsidRPr="00412132">
        <w:rPr>
          <w:lang w:val="en-US"/>
        </w:rPr>
        <w:t xml:space="preserve">Lorem ipsum dolor sit </w:t>
      </w:r>
      <w:proofErr w:type="spellStart"/>
      <w:r w:rsidRPr="00412132">
        <w:rPr>
          <w:lang w:val="en-US"/>
        </w:rPr>
        <w:t>amet</w:t>
      </w:r>
      <w:proofErr w:type="spellEnd"/>
      <w:r w:rsidRPr="00412132">
        <w:rPr>
          <w:lang w:val="en-US"/>
        </w:rPr>
        <w:t xml:space="preserve">, </w:t>
      </w:r>
      <w:proofErr w:type="spellStart"/>
      <w:r w:rsidRPr="00412132">
        <w:rPr>
          <w:lang w:val="en-US"/>
        </w:rPr>
        <w:t>consetetur</w:t>
      </w:r>
      <w:proofErr w:type="spellEnd"/>
      <w:r w:rsidRPr="00412132">
        <w:rPr>
          <w:lang w:val="en-US"/>
        </w:rPr>
        <w:t xml:space="preserve"> </w:t>
      </w:r>
      <w:proofErr w:type="spellStart"/>
      <w:r w:rsidRPr="00412132">
        <w:rPr>
          <w:lang w:val="en-US"/>
        </w:rPr>
        <w:t>sadipscing</w:t>
      </w:r>
      <w:proofErr w:type="spellEnd"/>
      <w:r w:rsidRPr="00412132">
        <w:rPr>
          <w:lang w:val="en-US"/>
        </w:rPr>
        <w:t xml:space="preserve"> </w:t>
      </w:r>
      <w:proofErr w:type="spellStart"/>
      <w:r w:rsidRPr="00412132">
        <w:rPr>
          <w:lang w:val="en-US"/>
        </w:rPr>
        <w:t>elitr</w:t>
      </w:r>
      <w:proofErr w:type="spellEnd"/>
      <w:r w:rsidRPr="00412132">
        <w:rPr>
          <w:lang w:val="en-US"/>
        </w:rPr>
        <w:t xml:space="preserve">, sed diam </w:t>
      </w:r>
      <w:proofErr w:type="spellStart"/>
      <w:r w:rsidRPr="00412132">
        <w:rPr>
          <w:lang w:val="en-US"/>
        </w:rPr>
        <w:t>nonumy</w:t>
      </w:r>
      <w:proofErr w:type="spellEnd"/>
      <w:r w:rsidRPr="00412132">
        <w:rPr>
          <w:lang w:val="en-US"/>
        </w:rPr>
        <w:t xml:space="preserve"> </w:t>
      </w:r>
      <w:proofErr w:type="spellStart"/>
      <w:r w:rsidRPr="00412132">
        <w:rPr>
          <w:lang w:val="en-US"/>
        </w:rPr>
        <w:t>eirmod</w:t>
      </w:r>
      <w:proofErr w:type="spellEnd"/>
      <w:r w:rsidRPr="00412132">
        <w:rPr>
          <w:lang w:val="en-US"/>
        </w:rPr>
        <w:t xml:space="preserve"> </w:t>
      </w:r>
      <w:proofErr w:type="spellStart"/>
      <w:r w:rsidRPr="00412132">
        <w:rPr>
          <w:lang w:val="en-US"/>
        </w:rPr>
        <w:t>tempor</w:t>
      </w:r>
      <w:proofErr w:type="spellEnd"/>
      <w:r w:rsidRPr="00412132">
        <w:rPr>
          <w:lang w:val="en-US"/>
        </w:rPr>
        <w:t xml:space="preserve"> </w:t>
      </w:r>
      <w:proofErr w:type="spellStart"/>
      <w:r w:rsidRPr="00412132">
        <w:rPr>
          <w:lang w:val="en-US"/>
        </w:rPr>
        <w:t>invidunt</w:t>
      </w:r>
      <w:proofErr w:type="spellEnd"/>
      <w:r w:rsidRPr="00412132">
        <w:rPr>
          <w:lang w:val="en-US"/>
        </w:rPr>
        <w:t xml:space="preserve"> </w:t>
      </w:r>
      <w:proofErr w:type="spellStart"/>
      <w:r w:rsidRPr="00412132">
        <w:rPr>
          <w:lang w:val="en-US"/>
        </w:rPr>
        <w:t>ut</w:t>
      </w:r>
      <w:proofErr w:type="spellEnd"/>
      <w:r w:rsidRPr="00412132">
        <w:rPr>
          <w:lang w:val="en-US"/>
        </w:rPr>
        <w:t xml:space="preserve"> labore et dolore magna </w:t>
      </w:r>
      <w:proofErr w:type="spellStart"/>
      <w:r w:rsidRPr="00412132">
        <w:rPr>
          <w:lang w:val="en-US"/>
        </w:rPr>
        <w:t>aliquyam</w:t>
      </w:r>
      <w:proofErr w:type="spellEnd"/>
      <w:r w:rsidRPr="00412132">
        <w:rPr>
          <w:lang w:val="en-US"/>
        </w:rPr>
        <w:t xml:space="preserve"> </w:t>
      </w:r>
      <w:proofErr w:type="spellStart"/>
      <w:r w:rsidRPr="00412132">
        <w:rPr>
          <w:lang w:val="en-US"/>
        </w:rPr>
        <w:t>erat</w:t>
      </w:r>
      <w:proofErr w:type="spellEnd"/>
      <w:r w:rsidRPr="00412132">
        <w:rPr>
          <w:lang w:val="en-US"/>
        </w:rPr>
        <w:t xml:space="preserve">, sed diam </w:t>
      </w:r>
      <w:proofErr w:type="spellStart"/>
      <w:r w:rsidRPr="00412132">
        <w:rPr>
          <w:lang w:val="en-US"/>
        </w:rPr>
        <w:t>voluptua</w:t>
      </w:r>
      <w:proofErr w:type="spellEnd"/>
      <w:r w:rsidRPr="00412132">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takimata sanctus est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146DD032" w14:textId="77777777" w:rsidR="00CB053B" w:rsidRPr="00355F90" w:rsidRDefault="00CB053B" w:rsidP="00536241">
      <w:pPr>
        <w:rPr>
          <w:lang w:val="en-CA"/>
        </w:rPr>
      </w:pPr>
    </w:p>
    <w:p w14:paraId="53D8C563" w14:textId="77777777" w:rsidR="008F20F5" w:rsidRPr="00355F90" w:rsidRDefault="008F20F5" w:rsidP="00536241">
      <w:pPr>
        <w:pStyle w:val="Literaturverzeichnis"/>
        <w:rPr>
          <w:b/>
          <w:lang w:val="en-CA"/>
        </w:rPr>
      </w:pPr>
      <w:proofErr w:type="spellStart"/>
      <w:r w:rsidRPr="00355F90">
        <w:rPr>
          <w:b/>
          <w:lang w:val="en-CA"/>
        </w:rPr>
        <w:t>Literatur</w:t>
      </w:r>
      <w:proofErr w:type="spellEnd"/>
    </w:p>
    <w:p w14:paraId="521216D5" w14:textId="77777777" w:rsidR="001A6611" w:rsidRPr="001A6611" w:rsidRDefault="00DC7B60" w:rsidP="001A6611">
      <w:pPr>
        <w:pStyle w:val="Literaturverzeichnis"/>
        <w:rPr>
          <w:sz w:val="18"/>
          <w:lang w:val="en-CA"/>
        </w:rPr>
      </w:pPr>
      <w:r w:rsidRPr="00412132">
        <w:rPr>
          <w:b/>
          <w:sz w:val="18"/>
          <w:szCs w:val="18"/>
        </w:rPr>
        <w:fldChar w:fldCharType="begin"/>
      </w:r>
      <w:r w:rsidR="001A6611">
        <w:rPr>
          <w:b/>
          <w:sz w:val="18"/>
          <w:szCs w:val="18"/>
          <w:lang w:val="en-CA"/>
        </w:rPr>
        <w:instrText xml:space="preserve"> ADDIN ZOTERO_BIBL {"uncited":[],"omitted":[],"custom":[]} CSL_BIBLIOGRAPHY </w:instrText>
      </w:r>
      <w:r w:rsidRPr="00412132">
        <w:rPr>
          <w:b/>
          <w:sz w:val="18"/>
          <w:szCs w:val="18"/>
        </w:rPr>
        <w:fldChar w:fldCharType="separate"/>
      </w:r>
      <w:r w:rsidR="001A6611" w:rsidRPr="001A6611">
        <w:rPr>
          <w:sz w:val="18"/>
          <w:lang w:val="en-CA"/>
        </w:rPr>
        <w:t xml:space="preserve">Borges, Eduardo N., Moisés G. de Carvalho, Renata Galante, Marcos André Gonçalves, und Alberto H. F. Laender. 2011. „An Unsupervised Heuristic-Based Approach for Bibliographic Metadata Deduplication“. </w:t>
      </w:r>
      <w:r w:rsidR="001A6611" w:rsidRPr="001A6611">
        <w:rPr>
          <w:i/>
          <w:iCs/>
          <w:sz w:val="18"/>
          <w:lang w:val="en-CA"/>
        </w:rPr>
        <w:t>Information Processing &amp; Management</w:t>
      </w:r>
      <w:r w:rsidR="001A6611" w:rsidRPr="001A6611">
        <w:rPr>
          <w:sz w:val="18"/>
          <w:lang w:val="en-CA"/>
        </w:rPr>
        <w:t>, Managing and Mining Multilingual Documents, 47 (5): 706–18. https://doi.org/10.1016/j.ipm.2011.01.009.</w:t>
      </w:r>
    </w:p>
    <w:p w14:paraId="1B02D0DC" w14:textId="77777777" w:rsidR="001A6611" w:rsidRPr="001A6611" w:rsidRDefault="001A6611" w:rsidP="001A6611">
      <w:pPr>
        <w:pStyle w:val="Literaturverzeichnis"/>
        <w:rPr>
          <w:sz w:val="18"/>
        </w:rPr>
      </w:pPr>
      <w:r w:rsidRPr="001A6611">
        <w:rPr>
          <w:sz w:val="18"/>
        </w:rPr>
        <w:lastRenderedPageBreak/>
        <w:t xml:space="preserve">Mruck, Katja, Günter Mey, und Florian Muhle. 2018. „Wissenschaft als Publikationspraxis: In Eigenregie verlegte Zeitschriften: das Beispiel Forum Qualitative Sozialforschung/Forum: Qualitative Social Research (FQS)“. </w:t>
      </w:r>
      <w:r w:rsidRPr="001A6611">
        <w:rPr>
          <w:i/>
          <w:iCs/>
          <w:sz w:val="18"/>
        </w:rPr>
        <w:t>Erziehungswissenschaft</w:t>
      </w:r>
      <w:r w:rsidRPr="001A6611">
        <w:rPr>
          <w:sz w:val="18"/>
        </w:rPr>
        <w:t xml:space="preserve"> 29 (57 (2-2018)): 43–51. https://doi.org/10.3224/ezw.v29i2.06.</w:t>
      </w:r>
    </w:p>
    <w:p w14:paraId="3FC4CDF1" w14:textId="39F773F2" w:rsidR="008F20F5" w:rsidRPr="00412132" w:rsidRDefault="00DC7B60" w:rsidP="00536241">
      <w:r w:rsidRPr="00412132">
        <w:rPr>
          <w:sz w:val="18"/>
          <w:szCs w:val="18"/>
        </w:rPr>
        <w:fldChar w:fldCharType="end"/>
      </w:r>
    </w:p>
    <w:sectPr w:rsidR="008F20F5" w:rsidRPr="00412132" w:rsidSect="00DE4117">
      <w:type w:val="continuous"/>
      <w:pgSz w:w="11906" w:h="16838"/>
      <w:pgMar w:top="1417" w:right="1417" w:bottom="1134" w:left="1417" w:header="850"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D15605" w14:textId="77777777" w:rsidR="00926131" w:rsidRDefault="00926131" w:rsidP="007F5553">
      <w:r>
        <w:separator/>
      </w:r>
    </w:p>
  </w:endnote>
  <w:endnote w:type="continuationSeparator" w:id="0">
    <w:p w14:paraId="6B27C5D7" w14:textId="77777777" w:rsidR="00926131" w:rsidRDefault="00926131" w:rsidP="007F55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Exo">
    <w:altName w:val="Calibri"/>
    <w:charset w:val="00"/>
    <w:family w:val="auto"/>
    <w:pitch w:val="variable"/>
    <w:sig w:usb0="A00000FF" w:usb1="4000204B" w:usb2="00000000" w:usb3="00000000" w:csb0="00000193"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15832" w14:textId="4B13F17A" w:rsidR="008F20F5" w:rsidRPr="00881D27" w:rsidRDefault="00926131" w:rsidP="0013700C">
    <w:pPr>
      <w:pStyle w:val="Fuzeile"/>
      <w:jc w:val="center"/>
      <w:rPr>
        <w:color w:val="000000" w:themeColor="text1"/>
        <w:sz w:val="18"/>
      </w:rPr>
    </w:pPr>
    <w:sdt>
      <w:sdtPr>
        <w:id w:val="-316809374"/>
        <w:docPartObj>
          <w:docPartGallery w:val="Page Numbers (Bottom of Page)"/>
          <w:docPartUnique/>
        </w:docPartObj>
      </w:sdtPr>
      <w:sdtEndPr>
        <w:rPr>
          <w:color w:val="000000" w:themeColor="text1"/>
          <w:sz w:val="18"/>
        </w:rPr>
      </w:sdtEndPr>
      <w:sdtContent>
        <w:r w:rsidR="008F20F5" w:rsidRPr="00881D27">
          <w:rPr>
            <w:color w:val="000000" w:themeColor="text1"/>
            <w:sz w:val="18"/>
          </w:rPr>
          <w:fldChar w:fldCharType="begin"/>
        </w:r>
        <w:r w:rsidR="008F20F5" w:rsidRPr="00881D27">
          <w:rPr>
            <w:color w:val="000000" w:themeColor="text1"/>
            <w:sz w:val="18"/>
          </w:rPr>
          <w:instrText>PAGE   \* MERGEFORMAT</w:instrText>
        </w:r>
        <w:r w:rsidR="008F20F5" w:rsidRPr="00881D27">
          <w:rPr>
            <w:color w:val="000000" w:themeColor="text1"/>
            <w:sz w:val="18"/>
          </w:rPr>
          <w:fldChar w:fldCharType="separate"/>
        </w:r>
        <w:r w:rsidR="00CC7DF6">
          <w:rPr>
            <w:noProof/>
            <w:color w:val="000000" w:themeColor="text1"/>
            <w:sz w:val="18"/>
          </w:rPr>
          <w:t>4</w:t>
        </w:r>
        <w:r w:rsidR="008F20F5" w:rsidRPr="00881D27">
          <w:rPr>
            <w:color w:val="000000" w:themeColor="text1"/>
            <w:sz w:val="18"/>
          </w:rPr>
          <w:fldChar w:fldCharType="end"/>
        </w:r>
      </w:sdtContent>
    </w:sdt>
  </w:p>
  <w:p w14:paraId="11416A75" w14:textId="77777777" w:rsidR="008F20F5" w:rsidRDefault="00826EB1" w:rsidP="00826EB1">
    <w:pPr>
      <w:pStyle w:val="Verlags-Logo"/>
    </w:pPr>
    <w:r w:rsidRPr="00B63114">
      <w:rPr>
        <w:noProof/>
        <w:lang w:eastAsia="de-DE"/>
      </w:rPr>
      <w:drawing>
        <wp:anchor distT="0" distB="0" distL="114300" distR="114300" simplePos="0" relativeHeight="251658240" behindDoc="1" locked="0" layoutInCell="1" allowOverlap="1" wp14:anchorId="7E62FF59" wp14:editId="36EAF8A3">
          <wp:simplePos x="0" y="0"/>
          <wp:positionH relativeFrom="margin">
            <wp:posOffset>4655185</wp:posOffset>
          </wp:positionH>
          <wp:positionV relativeFrom="paragraph">
            <wp:posOffset>-229870</wp:posOffset>
          </wp:positionV>
          <wp:extent cx="1478280" cy="383540"/>
          <wp:effectExtent l="0" t="0" r="7620" b="0"/>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erlinUP_Spartenlogos_RGB_journal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78280" cy="383540"/>
                  </a:xfrm>
                  <a:prstGeom prst="rect">
                    <a:avLst/>
                  </a:prstGeom>
                </pic:spPr>
              </pic:pic>
            </a:graphicData>
          </a:graphic>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F9750" w14:textId="6ECF07B2" w:rsidR="00536241" w:rsidRPr="00881D27" w:rsidRDefault="00926131" w:rsidP="0013700C">
    <w:pPr>
      <w:pStyle w:val="Fuzeile"/>
      <w:jc w:val="center"/>
      <w:rPr>
        <w:color w:val="000000" w:themeColor="text1"/>
        <w:sz w:val="18"/>
      </w:rPr>
    </w:pPr>
    <w:sdt>
      <w:sdtPr>
        <w:id w:val="813840877"/>
        <w:docPartObj>
          <w:docPartGallery w:val="Page Numbers (Bottom of Page)"/>
          <w:docPartUnique/>
        </w:docPartObj>
      </w:sdtPr>
      <w:sdtEndPr>
        <w:rPr>
          <w:color w:val="000000" w:themeColor="text1"/>
          <w:sz w:val="18"/>
        </w:rPr>
      </w:sdtEndPr>
      <w:sdtContent>
        <w:r w:rsidR="00536241" w:rsidRPr="00881D27">
          <w:rPr>
            <w:color w:val="000000" w:themeColor="text1"/>
            <w:sz w:val="18"/>
          </w:rPr>
          <w:fldChar w:fldCharType="begin"/>
        </w:r>
        <w:r w:rsidR="00536241" w:rsidRPr="00881D27">
          <w:rPr>
            <w:color w:val="000000" w:themeColor="text1"/>
            <w:sz w:val="18"/>
          </w:rPr>
          <w:instrText>PAGE   \* MERGEFORMAT</w:instrText>
        </w:r>
        <w:r w:rsidR="00536241" w:rsidRPr="00881D27">
          <w:rPr>
            <w:color w:val="000000" w:themeColor="text1"/>
            <w:sz w:val="18"/>
          </w:rPr>
          <w:fldChar w:fldCharType="separate"/>
        </w:r>
        <w:r w:rsidR="00536241">
          <w:rPr>
            <w:noProof/>
            <w:color w:val="000000" w:themeColor="text1"/>
            <w:sz w:val="18"/>
          </w:rPr>
          <w:t>4</w:t>
        </w:r>
        <w:r w:rsidR="00536241" w:rsidRPr="00881D27">
          <w:rPr>
            <w:color w:val="000000" w:themeColor="text1"/>
            <w:sz w:val="18"/>
          </w:rPr>
          <w:fldChar w:fldCharType="end"/>
        </w:r>
      </w:sdtContent>
    </w:sdt>
  </w:p>
  <w:p w14:paraId="199CB799" w14:textId="77777777" w:rsidR="00536241" w:rsidRDefault="00536241" w:rsidP="00826EB1">
    <w:pPr>
      <w:pStyle w:val="Verlags-Logo"/>
    </w:pPr>
    <w:r w:rsidRPr="00B63114">
      <w:rPr>
        <w:noProof/>
        <w:lang w:eastAsia="de-DE"/>
      </w:rPr>
      <w:drawing>
        <wp:anchor distT="0" distB="0" distL="114300" distR="114300" simplePos="0" relativeHeight="251665408" behindDoc="1" locked="0" layoutInCell="1" allowOverlap="1" wp14:anchorId="4D94C756" wp14:editId="5FB00E99">
          <wp:simplePos x="0" y="0"/>
          <wp:positionH relativeFrom="margin">
            <wp:posOffset>4655185</wp:posOffset>
          </wp:positionH>
          <wp:positionV relativeFrom="paragraph">
            <wp:posOffset>-229870</wp:posOffset>
          </wp:positionV>
          <wp:extent cx="1478280" cy="383540"/>
          <wp:effectExtent l="0" t="0" r="762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erlinUP_Spartenlogos_RGB_journal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78280" cy="383540"/>
                  </a:xfrm>
                  <a:prstGeom prst="rect">
                    <a:avLst/>
                  </a:prstGeom>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691A25" w14:textId="1172E1D3" w:rsidR="00536241" w:rsidRPr="00881D27" w:rsidRDefault="00926131" w:rsidP="0013700C">
    <w:pPr>
      <w:pStyle w:val="Fuzeile"/>
      <w:jc w:val="center"/>
      <w:rPr>
        <w:color w:val="000000" w:themeColor="text1"/>
        <w:sz w:val="18"/>
      </w:rPr>
    </w:pPr>
    <w:sdt>
      <w:sdtPr>
        <w:id w:val="-963573425"/>
        <w:docPartObj>
          <w:docPartGallery w:val="Page Numbers (Bottom of Page)"/>
          <w:docPartUnique/>
        </w:docPartObj>
      </w:sdtPr>
      <w:sdtEndPr>
        <w:rPr>
          <w:color w:val="000000" w:themeColor="text1"/>
          <w:sz w:val="18"/>
        </w:rPr>
      </w:sdtEndPr>
      <w:sdtContent>
        <w:r w:rsidR="00536241" w:rsidRPr="00881D27">
          <w:rPr>
            <w:color w:val="000000" w:themeColor="text1"/>
            <w:sz w:val="18"/>
          </w:rPr>
          <w:fldChar w:fldCharType="begin"/>
        </w:r>
        <w:r w:rsidR="00536241" w:rsidRPr="00881D27">
          <w:rPr>
            <w:color w:val="000000" w:themeColor="text1"/>
            <w:sz w:val="18"/>
          </w:rPr>
          <w:instrText>PAGE   \* MERGEFORMAT</w:instrText>
        </w:r>
        <w:r w:rsidR="00536241" w:rsidRPr="00881D27">
          <w:rPr>
            <w:color w:val="000000" w:themeColor="text1"/>
            <w:sz w:val="18"/>
          </w:rPr>
          <w:fldChar w:fldCharType="separate"/>
        </w:r>
        <w:r w:rsidR="00536241">
          <w:rPr>
            <w:noProof/>
            <w:color w:val="000000" w:themeColor="text1"/>
            <w:sz w:val="18"/>
          </w:rPr>
          <w:t>4</w:t>
        </w:r>
        <w:r w:rsidR="00536241" w:rsidRPr="00881D27">
          <w:rPr>
            <w:color w:val="000000" w:themeColor="text1"/>
            <w:sz w:val="18"/>
          </w:rPr>
          <w:fldChar w:fldCharType="end"/>
        </w:r>
      </w:sdtContent>
    </w:sdt>
  </w:p>
  <w:p w14:paraId="3C1CF1A8" w14:textId="77777777" w:rsidR="00536241" w:rsidRDefault="00536241" w:rsidP="00826EB1">
    <w:pPr>
      <w:pStyle w:val="Verlags-Logo"/>
    </w:pPr>
    <w:r w:rsidRPr="00B63114">
      <w:rPr>
        <w:noProof/>
        <w:lang w:eastAsia="de-DE"/>
      </w:rPr>
      <w:drawing>
        <wp:anchor distT="0" distB="0" distL="114300" distR="114300" simplePos="0" relativeHeight="251670528" behindDoc="1" locked="0" layoutInCell="1" allowOverlap="1" wp14:anchorId="2196E18B" wp14:editId="34575A2D">
          <wp:simplePos x="0" y="0"/>
          <wp:positionH relativeFrom="margin">
            <wp:posOffset>4655185</wp:posOffset>
          </wp:positionH>
          <wp:positionV relativeFrom="paragraph">
            <wp:posOffset>-229870</wp:posOffset>
          </wp:positionV>
          <wp:extent cx="1478280" cy="383540"/>
          <wp:effectExtent l="0" t="0" r="7620" b="0"/>
          <wp:wrapNone/>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erlinUP_Spartenlogos_RGB_journal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78280" cy="383540"/>
                  </a:xfrm>
                  <a:prstGeom prst="rect">
                    <a:avLst/>
                  </a:prstGeom>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E28557" w14:textId="77777777" w:rsidR="00926131" w:rsidRDefault="00926131" w:rsidP="007F5553">
      <w:r>
        <w:separator/>
      </w:r>
    </w:p>
  </w:footnote>
  <w:footnote w:type="continuationSeparator" w:id="0">
    <w:p w14:paraId="78B87A58" w14:textId="77777777" w:rsidR="00926131" w:rsidRDefault="00926131" w:rsidP="007F5553">
      <w:r>
        <w:continuationSeparator/>
      </w:r>
    </w:p>
  </w:footnote>
  <w:footnote w:id="1">
    <w:p w14:paraId="6F515011" w14:textId="77777777" w:rsidR="004636FF" w:rsidRPr="007F5553" w:rsidRDefault="004636FF" w:rsidP="004636FF">
      <w:pPr>
        <w:pStyle w:val="Funotentext"/>
      </w:pPr>
      <w:r w:rsidRPr="0061530F">
        <w:rPr>
          <w:rStyle w:val="Funotenzeichen"/>
        </w:rPr>
        <w:footnoteRef/>
      </w:r>
      <w:r w:rsidRPr="007F5553">
        <w:t xml:space="preserve"> Fußnote</w:t>
      </w:r>
    </w:p>
  </w:footnote>
  <w:footnote w:id="2">
    <w:p w14:paraId="75FA23EE" w14:textId="77777777" w:rsidR="00536241" w:rsidRPr="007F5553" w:rsidRDefault="00536241" w:rsidP="00536241">
      <w:pPr>
        <w:pStyle w:val="Funotentext"/>
      </w:pPr>
      <w:r w:rsidRPr="0061530F">
        <w:rPr>
          <w:rStyle w:val="Funotenzeichen"/>
        </w:rPr>
        <w:footnoteRef/>
      </w:r>
      <w:r w:rsidRPr="007F5553">
        <w:t xml:space="preserve"> Fußnote</w:t>
      </w:r>
    </w:p>
  </w:footnote>
  <w:footnote w:id="3">
    <w:p w14:paraId="35E9BECA" w14:textId="77777777" w:rsidR="00536241" w:rsidRPr="007F5553" w:rsidRDefault="00536241" w:rsidP="00536241">
      <w:pPr>
        <w:pStyle w:val="Funotentext"/>
      </w:pPr>
      <w:r w:rsidRPr="0061530F">
        <w:rPr>
          <w:rStyle w:val="Funotenzeichen"/>
        </w:rPr>
        <w:footnoteRef/>
      </w:r>
      <w:r w:rsidRPr="007F5553">
        <w:t xml:space="preserve"> Fuß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BD4A1" w14:textId="02D7863D" w:rsidR="00536241" w:rsidRPr="00B63114" w:rsidRDefault="00536241" w:rsidP="00C92074">
    <w:pPr>
      <w:pStyle w:val="Zeitschriftentitel"/>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D8AC8" w14:textId="7F4E0F20" w:rsidR="00536241" w:rsidRPr="00B63114" w:rsidRDefault="00536241" w:rsidP="00B012BE">
    <w:pPr>
      <w:pStyle w:val="Zeitschriftentitel"/>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033B7"/>
    <w:multiLevelType w:val="hybridMultilevel"/>
    <w:tmpl w:val="4F52522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60BF49AC"/>
    <w:multiLevelType w:val="hybridMultilevel"/>
    <w:tmpl w:val="2D86DA12"/>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1761566"/>
    <w:multiLevelType w:val="hybridMultilevel"/>
    <w:tmpl w:val="31A4DE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54C237D"/>
    <w:multiLevelType w:val="hybridMultilevel"/>
    <w:tmpl w:val="769CDC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79A2"/>
    <w:rsid w:val="00001A55"/>
    <w:rsid w:val="00006AAF"/>
    <w:rsid w:val="0002428B"/>
    <w:rsid w:val="00032238"/>
    <w:rsid w:val="000A3C5D"/>
    <w:rsid w:val="000C5D97"/>
    <w:rsid w:val="000C728C"/>
    <w:rsid w:val="000D1A18"/>
    <w:rsid w:val="000E4E3C"/>
    <w:rsid w:val="000F44FE"/>
    <w:rsid w:val="00100B8E"/>
    <w:rsid w:val="00111F41"/>
    <w:rsid w:val="00114468"/>
    <w:rsid w:val="0013700C"/>
    <w:rsid w:val="001524BE"/>
    <w:rsid w:val="0017229F"/>
    <w:rsid w:val="0017459E"/>
    <w:rsid w:val="0018301F"/>
    <w:rsid w:val="00191D5D"/>
    <w:rsid w:val="001A6611"/>
    <w:rsid w:val="001B5C8B"/>
    <w:rsid w:val="001C2119"/>
    <w:rsid w:val="001C2E1E"/>
    <w:rsid w:val="001D2C7B"/>
    <w:rsid w:val="00200DA8"/>
    <w:rsid w:val="00202F84"/>
    <w:rsid w:val="00203AF0"/>
    <w:rsid w:val="00220F85"/>
    <w:rsid w:val="00230BCA"/>
    <w:rsid w:val="00240BCA"/>
    <w:rsid w:val="00245FA7"/>
    <w:rsid w:val="0024666E"/>
    <w:rsid w:val="00261E91"/>
    <w:rsid w:val="0027710F"/>
    <w:rsid w:val="002800A5"/>
    <w:rsid w:val="00295978"/>
    <w:rsid w:val="002A0425"/>
    <w:rsid w:val="002A46D6"/>
    <w:rsid w:val="002A4F14"/>
    <w:rsid w:val="002C44AB"/>
    <w:rsid w:val="002C4511"/>
    <w:rsid w:val="002D241C"/>
    <w:rsid w:val="002D60CB"/>
    <w:rsid w:val="002F72CA"/>
    <w:rsid w:val="00300FC8"/>
    <w:rsid w:val="003029BB"/>
    <w:rsid w:val="00306FCC"/>
    <w:rsid w:val="00310850"/>
    <w:rsid w:val="003149EF"/>
    <w:rsid w:val="00325996"/>
    <w:rsid w:val="00335C90"/>
    <w:rsid w:val="003441DE"/>
    <w:rsid w:val="00355F90"/>
    <w:rsid w:val="003641E7"/>
    <w:rsid w:val="00393F2D"/>
    <w:rsid w:val="003A37B5"/>
    <w:rsid w:val="003B1956"/>
    <w:rsid w:val="003C2A49"/>
    <w:rsid w:val="003D01AD"/>
    <w:rsid w:val="003D3DDE"/>
    <w:rsid w:val="003F3067"/>
    <w:rsid w:val="00412132"/>
    <w:rsid w:val="00416AE6"/>
    <w:rsid w:val="00421BE0"/>
    <w:rsid w:val="00437B19"/>
    <w:rsid w:val="0044063F"/>
    <w:rsid w:val="00452C6A"/>
    <w:rsid w:val="004551D6"/>
    <w:rsid w:val="004636FF"/>
    <w:rsid w:val="00470C28"/>
    <w:rsid w:val="004770BF"/>
    <w:rsid w:val="00477137"/>
    <w:rsid w:val="00482FB3"/>
    <w:rsid w:val="00491B69"/>
    <w:rsid w:val="004B0752"/>
    <w:rsid w:val="004B397A"/>
    <w:rsid w:val="004C0D3E"/>
    <w:rsid w:val="004D3A90"/>
    <w:rsid w:val="004D548F"/>
    <w:rsid w:val="004D553A"/>
    <w:rsid w:val="004E66D6"/>
    <w:rsid w:val="005033CD"/>
    <w:rsid w:val="0050558A"/>
    <w:rsid w:val="00511AA3"/>
    <w:rsid w:val="00515FF5"/>
    <w:rsid w:val="00520397"/>
    <w:rsid w:val="005253BA"/>
    <w:rsid w:val="00536241"/>
    <w:rsid w:val="0053677B"/>
    <w:rsid w:val="0059035B"/>
    <w:rsid w:val="0059467E"/>
    <w:rsid w:val="005951E1"/>
    <w:rsid w:val="0059768A"/>
    <w:rsid w:val="005B4067"/>
    <w:rsid w:val="005D1B17"/>
    <w:rsid w:val="005D50C3"/>
    <w:rsid w:val="00603D80"/>
    <w:rsid w:val="0061530F"/>
    <w:rsid w:val="006439E6"/>
    <w:rsid w:val="0065063A"/>
    <w:rsid w:val="00667F7F"/>
    <w:rsid w:val="006871AB"/>
    <w:rsid w:val="006A7A9C"/>
    <w:rsid w:val="006C3F70"/>
    <w:rsid w:val="006C74DD"/>
    <w:rsid w:val="006D5748"/>
    <w:rsid w:val="006D6480"/>
    <w:rsid w:val="006F372B"/>
    <w:rsid w:val="006F62FD"/>
    <w:rsid w:val="00710E46"/>
    <w:rsid w:val="00725B49"/>
    <w:rsid w:val="0074368D"/>
    <w:rsid w:val="00751260"/>
    <w:rsid w:val="00755692"/>
    <w:rsid w:val="00763C41"/>
    <w:rsid w:val="0076552D"/>
    <w:rsid w:val="007C47CF"/>
    <w:rsid w:val="007C7478"/>
    <w:rsid w:val="007D28E5"/>
    <w:rsid w:val="007D69FD"/>
    <w:rsid w:val="007F5553"/>
    <w:rsid w:val="00826EB1"/>
    <w:rsid w:val="00835977"/>
    <w:rsid w:val="00844F79"/>
    <w:rsid w:val="00845C56"/>
    <w:rsid w:val="008502CD"/>
    <w:rsid w:val="008612D2"/>
    <w:rsid w:val="00864D33"/>
    <w:rsid w:val="008679A2"/>
    <w:rsid w:val="00881D27"/>
    <w:rsid w:val="008B2409"/>
    <w:rsid w:val="008C3801"/>
    <w:rsid w:val="008C5B02"/>
    <w:rsid w:val="008D6A9A"/>
    <w:rsid w:val="008E17C4"/>
    <w:rsid w:val="008E3B8A"/>
    <w:rsid w:val="008F20F5"/>
    <w:rsid w:val="008F76D8"/>
    <w:rsid w:val="00921EB9"/>
    <w:rsid w:val="00926131"/>
    <w:rsid w:val="00931522"/>
    <w:rsid w:val="00934D11"/>
    <w:rsid w:val="00942AA8"/>
    <w:rsid w:val="00966911"/>
    <w:rsid w:val="009738B6"/>
    <w:rsid w:val="0098032D"/>
    <w:rsid w:val="009A0ABA"/>
    <w:rsid w:val="009A1C71"/>
    <w:rsid w:val="009A7B5D"/>
    <w:rsid w:val="009C165B"/>
    <w:rsid w:val="009E3713"/>
    <w:rsid w:val="00A24E39"/>
    <w:rsid w:val="00A43EBB"/>
    <w:rsid w:val="00A444D0"/>
    <w:rsid w:val="00A46DD3"/>
    <w:rsid w:val="00A57524"/>
    <w:rsid w:val="00A63764"/>
    <w:rsid w:val="00A8317B"/>
    <w:rsid w:val="00A86FE6"/>
    <w:rsid w:val="00AC52DE"/>
    <w:rsid w:val="00AD28D1"/>
    <w:rsid w:val="00AD2EE0"/>
    <w:rsid w:val="00AD7AC7"/>
    <w:rsid w:val="00AE756D"/>
    <w:rsid w:val="00AF519F"/>
    <w:rsid w:val="00B012BE"/>
    <w:rsid w:val="00B33A9C"/>
    <w:rsid w:val="00B44187"/>
    <w:rsid w:val="00B44CF5"/>
    <w:rsid w:val="00B6170E"/>
    <w:rsid w:val="00B62603"/>
    <w:rsid w:val="00B63114"/>
    <w:rsid w:val="00B80C29"/>
    <w:rsid w:val="00B906A8"/>
    <w:rsid w:val="00B9708B"/>
    <w:rsid w:val="00BA5EF7"/>
    <w:rsid w:val="00BC05A4"/>
    <w:rsid w:val="00BD284D"/>
    <w:rsid w:val="00BD3CB9"/>
    <w:rsid w:val="00BD4294"/>
    <w:rsid w:val="00BE5480"/>
    <w:rsid w:val="00BF7E09"/>
    <w:rsid w:val="00C14B16"/>
    <w:rsid w:val="00C26A2E"/>
    <w:rsid w:val="00C355E0"/>
    <w:rsid w:val="00C57739"/>
    <w:rsid w:val="00C857F2"/>
    <w:rsid w:val="00C92074"/>
    <w:rsid w:val="00CB053B"/>
    <w:rsid w:val="00CC0519"/>
    <w:rsid w:val="00CC3B6B"/>
    <w:rsid w:val="00CC7DF6"/>
    <w:rsid w:val="00D11C6F"/>
    <w:rsid w:val="00D4691D"/>
    <w:rsid w:val="00D47248"/>
    <w:rsid w:val="00D56C66"/>
    <w:rsid w:val="00D57068"/>
    <w:rsid w:val="00DA686C"/>
    <w:rsid w:val="00DB71F9"/>
    <w:rsid w:val="00DC5C3D"/>
    <w:rsid w:val="00DC60B9"/>
    <w:rsid w:val="00DC7B60"/>
    <w:rsid w:val="00DE4117"/>
    <w:rsid w:val="00DE4E77"/>
    <w:rsid w:val="00DE5526"/>
    <w:rsid w:val="00E24440"/>
    <w:rsid w:val="00E34145"/>
    <w:rsid w:val="00E531EB"/>
    <w:rsid w:val="00E65B1E"/>
    <w:rsid w:val="00E85EE2"/>
    <w:rsid w:val="00EB5EFD"/>
    <w:rsid w:val="00ED0A41"/>
    <w:rsid w:val="00ED3F67"/>
    <w:rsid w:val="00F62FAD"/>
    <w:rsid w:val="00F8073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8C726A"/>
  <w15:chartTrackingRefBased/>
  <w15:docId w15:val="{B71A9FEA-384F-47C1-98CA-E4D1C9678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unhideWhenUsed="1" w:qFormat="1"/>
    <w:lsdException w:name="Emphasis" w:locked="1"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unhideWhenUsed="1"/>
    <w:lsdException w:name="HTML Sample" w:semiHidden="1"/>
    <w:lsdException w:name="HTML Typewriter" w:semiHidden="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locked="1"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locked="1"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qFormat="1"/>
    <w:lsdException w:name="Intense Emphasis" w:locked="1" w:semiHidden="1" w:uiPriority="21" w:qFormat="1"/>
    <w:lsdException w:name="Subtle Reference" w:locked="1" w:semiHidden="1" w:uiPriority="31" w:qFormat="1"/>
    <w:lsdException w:name="Intense Reference" w:locked="1" w:semiHidden="1" w:uiPriority="32" w:qFormat="1"/>
    <w:lsdException w:name="Book Title" w:locked="1"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92074"/>
    <w:pPr>
      <w:spacing w:after="120" w:line="276" w:lineRule="auto"/>
      <w:contextualSpacing/>
    </w:pPr>
    <w:rPr>
      <w:rFonts w:ascii="Exo" w:hAnsi="Exo"/>
    </w:rPr>
  </w:style>
  <w:style w:type="paragraph" w:styleId="berschrift1">
    <w:name w:val="heading 1"/>
    <w:basedOn w:val="Standard"/>
    <w:next w:val="Standard"/>
    <w:link w:val="berschrift1Zchn"/>
    <w:uiPriority w:val="9"/>
    <w:qFormat/>
    <w:rsid w:val="004D3A90"/>
    <w:pPr>
      <w:keepNext/>
      <w:keepLines/>
      <w:pageBreakBefore/>
      <w:spacing w:before="240"/>
      <w:outlineLvl w:val="0"/>
    </w:pPr>
    <w:rPr>
      <w:rFonts w:eastAsiaTheme="majorEastAsia" w:cstheme="majorBidi"/>
      <w:b/>
      <w:color w:val="595959" w:themeColor="text1" w:themeTint="A6"/>
      <w:sz w:val="28"/>
      <w:szCs w:val="32"/>
    </w:rPr>
  </w:style>
  <w:style w:type="paragraph" w:styleId="berschrift2">
    <w:name w:val="heading 2"/>
    <w:basedOn w:val="Standard"/>
    <w:next w:val="Standard"/>
    <w:link w:val="berschrift2Zchn"/>
    <w:uiPriority w:val="9"/>
    <w:unhideWhenUsed/>
    <w:qFormat/>
    <w:rsid w:val="003149EF"/>
    <w:pPr>
      <w:keepNext/>
      <w:keepLines/>
      <w:spacing w:before="240"/>
      <w:outlineLvl w:val="1"/>
    </w:pPr>
    <w:rPr>
      <w:rFonts w:eastAsiaTheme="majorEastAsia" w:cstheme="majorBidi"/>
      <w:b/>
      <w:color w:val="595959" w:themeColor="text1" w:themeTint="A6"/>
      <w:sz w:val="24"/>
      <w:szCs w:val="26"/>
    </w:rPr>
  </w:style>
  <w:style w:type="paragraph" w:styleId="berschrift3">
    <w:name w:val="heading 3"/>
    <w:basedOn w:val="Standard"/>
    <w:next w:val="Standard"/>
    <w:link w:val="berschrift3Zchn"/>
    <w:uiPriority w:val="9"/>
    <w:unhideWhenUsed/>
    <w:qFormat/>
    <w:rsid w:val="003149EF"/>
    <w:pPr>
      <w:spacing w:before="240"/>
      <w:outlineLvl w:val="2"/>
    </w:pPr>
    <w:rPr>
      <w:b/>
      <w:i/>
      <w:color w:val="595959" w:themeColor="text1" w:themeTint="A6"/>
      <w:sz w:val="24"/>
    </w:rPr>
  </w:style>
  <w:style w:type="paragraph" w:styleId="berschrift4">
    <w:name w:val="heading 4"/>
    <w:basedOn w:val="Standard"/>
    <w:next w:val="Standard"/>
    <w:link w:val="berschrift4Zchn"/>
    <w:uiPriority w:val="9"/>
    <w:unhideWhenUsed/>
    <w:qFormat/>
    <w:rsid w:val="0053624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rlinUP-Logo">
    <w:name w:val="BerlinUP-Logo"/>
    <w:basedOn w:val="Standard"/>
    <w:next w:val="Standard"/>
    <w:qFormat/>
    <w:rsid w:val="004B397A"/>
    <w:pPr>
      <w:jc w:val="right"/>
    </w:pPr>
  </w:style>
  <w:style w:type="paragraph" w:customStyle="1" w:styleId="Zeitschriften-Logo">
    <w:name w:val="Zeitschriften-Logo"/>
    <w:basedOn w:val="Kopfzeile"/>
    <w:next w:val="Standard"/>
    <w:qFormat/>
    <w:rsid w:val="00B012BE"/>
    <w:pPr>
      <w:jc w:val="center"/>
    </w:pPr>
    <w:rPr>
      <w:color w:val="595959" w:themeColor="text1" w:themeTint="A6"/>
    </w:rPr>
  </w:style>
  <w:style w:type="paragraph" w:customStyle="1" w:styleId="Ausgabe">
    <w:name w:val="Ausgabe"/>
    <w:basedOn w:val="Zeitschriftentitel"/>
    <w:next w:val="Standard"/>
    <w:qFormat/>
    <w:rsid w:val="00325996"/>
  </w:style>
  <w:style w:type="paragraph" w:customStyle="1" w:styleId="Zeitschriftentitel">
    <w:name w:val="Zeitschriftentitel"/>
    <w:basedOn w:val="Standard"/>
    <w:next w:val="Standard"/>
    <w:qFormat/>
    <w:rsid w:val="00325996"/>
    <w:pPr>
      <w:spacing w:after="0"/>
      <w:jc w:val="center"/>
    </w:pPr>
    <w:rPr>
      <w:sz w:val="18"/>
      <w:szCs w:val="18"/>
    </w:rPr>
  </w:style>
  <w:style w:type="paragraph" w:customStyle="1" w:styleId="Abstract">
    <w:name w:val="Abstract"/>
    <w:basedOn w:val="Standard"/>
    <w:next w:val="Standard"/>
    <w:qFormat/>
    <w:rsid w:val="00491B69"/>
    <w:pPr>
      <w:jc w:val="both"/>
    </w:pPr>
    <w:rPr>
      <w:sz w:val="18"/>
    </w:rPr>
  </w:style>
  <w:style w:type="paragraph" w:customStyle="1" w:styleId="Schlagwrter">
    <w:name w:val="Schlagwörter"/>
    <w:basedOn w:val="Standard"/>
    <w:next w:val="Standard"/>
    <w:qFormat/>
    <w:rsid w:val="005253BA"/>
    <w:rPr>
      <w:sz w:val="18"/>
    </w:rPr>
  </w:style>
  <w:style w:type="paragraph" w:customStyle="1" w:styleId="Zitiervorschlag">
    <w:name w:val="Zitiervorschlag"/>
    <w:basedOn w:val="Standard"/>
    <w:next w:val="Standard"/>
    <w:qFormat/>
    <w:rsid w:val="001524BE"/>
    <w:pPr>
      <w:pBdr>
        <w:bottom w:val="single" w:sz="24" w:space="1" w:color="3C6478"/>
      </w:pBdr>
      <w:spacing w:before="240"/>
    </w:pPr>
  </w:style>
  <w:style w:type="character" w:customStyle="1" w:styleId="berschrift1Zchn">
    <w:name w:val="Überschrift 1 Zchn"/>
    <w:basedOn w:val="Absatz-Standardschriftart"/>
    <w:link w:val="berschrift1"/>
    <w:uiPriority w:val="9"/>
    <w:rsid w:val="004D3A90"/>
    <w:rPr>
      <w:rFonts w:ascii="Exo" w:eastAsiaTheme="majorEastAsia" w:hAnsi="Exo" w:cstheme="majorBidi"/>
      <w:b/>
      <w:color w:val="595959" w:themeColor="text1" w:themeTint="A6"/>
      <w:sz w:val="28"/>
      <w:szCs w:val="32"/>
    </w:rPr>
  </w:style>
  <w:style w:type="character" w:customStyle="1" w:styleId="berschrift2Zchn">
    <w:name w:val="Überschrift 2 Zchn"/>
    <w:basedOn w:val="Absatz-Standardschriftart"/>
    <w:link w:val="berschrift2"/>
    <w:uiPriority w:val="9"/>
    <w:rsid w:val="003149EF"/>
    <w:rPr>
      <w:rFonts w:ascii="Exo" w:eastAsiaTheme="majorEastAsia" w:hAnsi="Exo" w:cstheme="majorBidi"/>
      <w:b/>
      <w:color w:val="595959" w:themeColor="text1" w:themeTint="A6"/>
      <w:sz w:val="24"/>
      <w:szCs w:val="26"/>
    </w:rPr>
  </w:style>
  <w:style w:type="paragraph" w:customStyle="1" w:styleId="Lizenzinformationen">
    <w:name w:val="Lizenzinformationen"/>
    <w:basedOn w:val="Standard"/>
    <w:next w:val="Standard"/>
    <w:qFormat/>
    <w:rsid w:val="0002428B"/>
  </w:style>
  <w:style w:type="paragraph" w:styleId="Listenabsatz">
    <w:name w:val="List Paragraph"/>
    <w:basedOn w:val="Standard"/>
    <w:uiPriority w:val="34"/>
    <w:unhideWhenUsed/>
    <w:qFormat/>
    <w:rsid w:val="00DB71F9"/>
    <w:pPr>
      <w:ind w:left="720"/>
    </w:pPr>
  </w:style>
  <w:style w:type="paragraph" w:customStyle="1" w:styleId="AutorinName">
    <w:name w:val="Autor*in Name"/>
    <w:basedOn w:val="Standard"/>
    <w:next w:val="Standard"/>
    <w:qFormat/>
    <w:rsid w:val="00491B69"/>
    <w:pPr>
      <w:spacing w:after="0"/>
    </w:pPr>
    <w:rPr>
      <w:b/>
      <w:color w:val="595959" w:themeColor="text1" w:themeTint="A6"/>
      <w:sz w:val="18"/>
    </w:rPr>
  </w:style>
  <w:style w:type="paragraph" w:customStyle="1" w:styleId="AutorinAffiliation">
    <w:name w:val="Autor*in Affiliation"/>
    <w:basedOn w:val="Standard"/>
    <w:next w:val="Standard"/>
    <w:qFormat/>
    <w:rsid w:val="00491B69"/>
    <w:pPr>
      <w:spacing w:after="0"/>
    </w:pPr>
    <w:rPr>
      <w:sz w:val="18"/>
    </w:rPr>
  </w:style>
  <w:style w:type="paragraph" w:customStyle="1" w:styleId="AutorinE-Mail">
    <w:name w:val="Autor*in E-Mail"/>
    <w:basedOn w:val="Standard"/>
    <w:next w:val="Standard"/>
    <w:qFormat/>
    <w:rsid w:val="00491B69"/>
    <w:pPr>
      <w:spacing w:after="0"/>
    </w:pPr>
    <w:rPr>
      <w:i/>
      <w:sz w:val="18"/>
    </w:rPr>
  </w:style>
  <w:style w:type="paragraph" w:customStyle="1" w:styleId="AutorinInformation">
    <w:name w:val="Autor*in Information"/>
    <w:basedOn w:val="Standard"/>
    <w:next w:val="Standard"/>
    <w:qFormat/>
    <w:rsid w:val="00B62603"/>
  </w:style>
  <w:style w:type="paragraph" w:styleId="Zitat">
    <w:name w:val="Quote"/>
    <w:aliases w:val="Blockzitat"/>
    <w:basedOn w:val="Listenabsatz"/>
    <w:next w:val="Standard"/>
    <w:link w:val="ZitatZchn"/>
    <w:uiPriority w:val="29"/>
    <w:qFormat/>
    <w:rsid w:val="007F5553"/>
    <w:pPr>
      <w:ind w:left="567"/>
    </w:pPr>
    <w:rPr>
      <w:color w:val="595959" w:themeColor="text1" w:themeTint="A6"/>
    </w:rPr>
  </w:style>
  <w:style w:type="character" w:customStyle="1" w:styleId="ZitatZchn">
    <w:name w:val="Zitat Zchn"/>
    <w:aliases w:val="Blockzitat Zchn"/>
    <w:basedOn w:val="Absatz-Standardschriftart"/>
    <w:link w:val="Zitat"/>
    <w:uiPriority w:val="29"/>
    <w:rsid w:val="007F5553"/>
    <w:rPr>
      <w:rFonts w:ascii="Exo" w:hAnsi="Exo"/>
      <w:color w:val="595959" w:themeColor="text1" w:themeTint="A6"/>
    </w:rPr>
  </w:style>
  <w:style w:type="paragraph" w:customStyle="1" w:styleId="DatumEinreichung">
    <w:name w:val="Datum Einreichung"/>
    <w:basedOn w:val="Standard"/>
    <w:next w:val="Standard"/>
    <w:qFormat/>
    <w:rsid w:val="00B62603"/>
  </w:style>
  <w:style w:type="paragraph" w:customStyle="1" w:styleId="DatumAnnahme">
    <w:name w:val="Datum Annahme"/>
    <w:basedOn w:val="Standard"/>
    <w:next w:val="Standard"/>
    <w:qFormat/>
    <w:rsid w:val="00B62603"/>
  </w:style>
  <w:style w:type="paragraph" w:customStyle="1" w:styleId="DatumPublikation">
    <w:name w:val="Datum Publikation"/>
    <w:basedOn w:val="Standard"/>
    <w:next w:val="Standard"/>
    <w:qFormat/>
    <w:rsid w:val="00B62603"/>
  </w:style>
  <w:style w:type="paragraph" w:styleId="Titel">
    <w:name w:val="Title"/>
    <w:aliases w:val="Titel (Test)"/>
    <w:basedOn w:val="Standard"/>
    <w:next w:val="Standard"/>
    <w:link w:val="TitelZchn"/>
    <w:uiPriority w:val="10"/>
    <w:qFormat/>
    <w:rsid w:val="00511AA3"/>
    <w:pPr>
      <w:spacing w:after="0" w:line="240" w:lineRule="auto"/>
    </w:pPr>
    <w:rPr>
      <w:rFonts w:eastAsiaTheme="majorEastAsia" w:cstheme="majorHAnsi"/>
      <w:b/>
      <w:color w:val="595959" w:themeColor="text1" w:themeTint="A6"/>
      <w:spacing w:val="-10"/>
      <w:kern w:val="28"/>
      <w:sz w:val="40"/>
      <w:szCs w:val="56"/>
    </w:rPr>
  </w:style>
  <w:style w:type="character" w:customStyle="1" w:styleId="TitelZchn">
    <w:name w:val="Titel Zchn"/>
    <w:aliases w:val="Titel (Test) Zchn"/>
    <w:basedOn w:val="Absatz-Standardschriftart"/>
    <w:link w:val="Titel"/>
    <w:uiPriority w:val="10"/>
    <w:rsid w:val="00511AA3"/>
    <w:rPr>
      <w:rFonts w:ascii="Exo" w:eastAsiaTheme="majorEastAsia" w:hAnsi="Exo" w:cstheme="majorHAnsi"/>
      <w:b/>
      <w:color w:val="595959" w:themeColor="text1" w:themeTint="A6"/>
      <w:spacing w:val="-10"/>
      <w:kern w:val="28"/>
      <w:sz w:val="40"/>
      <w:szCs w:val="56"/>
    </w:rPr>
  </w:style>
  <w:style w:type="paragraph" w:styleId="Untertitel">
    <w:name w:val="Subtitle"/>
    <w:basedOn w:val="Standard"/>
    <w:next w:val="Standard"/>
    <w:link w:val="UntertitelZchn"/>
    <w:uiPriority w:val="11"/>
    <w:qFormat/>
    <w:rsid w:val="00511AA3"/>
    <w:pPr>
      <w:numPr>
        <w:ilvl w:val="1"/>
      </w:numPr>
    </w:pPr>
    <w:rPr>
      <w:rFonts w:eastAsiaTheme="minorEastAsia"/>
      <w:b/>
      <w:color w:val="595959" w:themeColor="text1" w:themeTint="A6"/>
      <w:spacing w:val="15"/>
      <w:sz w:val="28"/>
    </w:rPr>
  </w:style>
  <w:style w:type="character" w:customStyle="1" w:styleId="UntertitelZchn">
    <w:name w:val="Untertitel Zchn"/>
    <w:basedOn w:val="Absatz-Standardschriftart"/>
    <w:link w:val="Untertitel"/>
    <w:uiPriority w:val="11"/>
    <w:rsid w:val="00511AA3"/>
    <w:rPr>
      <w:rFonts w:ascii="Exo" w:eastAsiaTheme="minorEastAsia" w:hAnsi="Exo"/>
      <w:b/>
      <w:color w:val="595959" w:themeColor="text1" w:themeTint="A6"/>
      <w:spacing w:val="15"/>
      <w:sz w:val="28"/>
    </w:rPr>
  </w:style>
  <w:style w:type="paragraph" w:styleId="Funotentext">
    <w:name w:val="footnote text"/>
    <w:basedOn w:val="Standard"/>
    <w:link w:val="FunotentextZchn"/>
    <w:uiPriority w:val="99"/>
    <w:semiHidden/>
    <w:rsid w:val="008F20F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F20F5"/>
    <w:rPr>
      <w:sz w:val="20"/>
      <w:szCs w:val="20"/>
    </w:rPr>
  </w:style>
  <w:style w:type="character" w:styleId="Funotenzeichen">
    <w:name w:val="footnote reference"/>
    <w:basedOn w:val="Absatz-Standardschriftart"/>
    <w:uiPriority w:val="99"/>
    <w:semiHidden/>
    <w:rsid w:val="008F20F5"/>
    <w:rPr>
      <w:vertAlign w:val="superscript"/>
    </w:rPr>
  </w:style>
  <w:style w:type="paragraph" w:styleId="Kopfzeile">
    <w:name w:val="header"/>
    <w:basedOn w:val="Standard"/>
    <w:link w:val="KopfzeileZchn"/>
    <w:uiPriority w:val="99"/>
    <w:semiHidden/>
    <w:rsid w:val="008F20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8F20F5"/>
  </w:style>
  <w:style w:type="paragraph" w:styleId="Fuzeile">
    <w:name w:val="footer"/>
    <w:basedOn w:val="Standard"/>
    <w:link w:val="FuzeileZchn"/>
    <w:uiPriority w:val="99"/>
    <w:rsid w:val="008F20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F20F5"/>
  </w:style>
  <w:style w:type="table" w:styleId="Tabellenraster">
    <w:name w:val="Table Grid"/>
    <w:basedOn w:val="NormaleTabelle"/>
    <w:uiPriority w:val="39"/>
    <w:rsid w:val="00DB71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semiHidden/>
    <w:qFormat/>
    <w:rsid w:val="00DB71F9"/>
    <w:pPr>
      <w:spacing w:after="200" w:line="240" w:lineRule="auto"/>
    </w:pPr>
    <w:rPr>
      <w:i/>
      <w:iCs/>
      <w:color w:val="44546A" w:themeColor="text2"/>
      <w:sz w:val="18"/>
      <w:szCs w:val="18"/>
    </w:rPr>
  </w:style>
  <w:style w:type="paragraph" w:styleId="Literaturverzeichnis">
    <w:name w:val="Bibliography"/>
    <w:basedOn w:val="Standard"/>
    <w:next w:val="Standard"/>
    <w:uiPriority w:val="37"/>
    <w:rsid w:val="00DC7B60"/>
    <w:pPr>
      <w:spacing w:after="0" w:line="240" w:lineRule="auto"/>
      <w:ind w:left="720" w:hanging="720"/>
    </w:pPr>
  </w:style>
  <w:style w:type="paragraph" w:customStyle="1" w:styleId="ISSN">
    <w:name w:val="ISSN"/>
    <w:basedOn w:val="Standard"/>
    <w:qFormat/>
    <w:rsid w:val="00325996"/>
    <w:pPr>
      <w:spacing w:after="0"/>
      <w:jc w:val="center"/>
    </w:pPr>
    <w:rPr>
      <w:sz w:val="18"/>
    </w:rPr>
  </w:style>
  <w:style w:type="paragraph" w:customStyle="1" w:styleId="Rubrik">
    <w:name w:val="Rubrik"/>
    <w:basedOn w:val="Standard"/>
    <w:qFormat/>
    <w:rsid w:val="007C747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3C6478"/>
      <w:spacing w:line="240" w:lineRule="auto"/>
    </w:pPr>
    <w:rPr>
      <w:b/>
      <w:color w:val="FFFFFF" w:themeColor="background1"/>
    </w:rPr>
  </w:style>
  <w:style w:type="paragraph" w:customStyle="1" w:styleId="HervorhebungFettgrau">
    <w:name w:val="Hervorhebung Fett grau"/>
    <w:basedOn w:val="Standard"/>
    <w:qFormat/>
    <w:rsid w:val="00491B69"/>
    <w:pPr>
      <w:spacing w:after="0" w:line="240" w:lineRule="auto"/>
    </w:pPr>
    <w:rPr>
      <w:b/>
      <w:color w:val="595959" w:themeColor="text1" w:themeTint="A6"/>
      <w:sz w:val="18"/>
    </w:rPr>
  </w:style>
  <w:style w:type="character" w:customStyle="1" w:styleId="berschrift3Zchn">
    <w:name w:val="Überschrift 3 Zchn"/>
    <w:basedOn w:val="Absatz-Standardschriftart"/>
    <w:link w:val="berschrift3"/>
    <w:uiPriority w:val="9"/>
    <w:rsid w:val="003149EF"/>
    <w:rPr>
      <w:rFonts w:ascii="Exo" w:hAnsi="Exo"/>
      <w:b/>
      <w:i/>
      <w:color w:val="595959" w:themeColor="text1" w:themeTint="A6"/>
      <w:sz w:val="24"/>
    </w:rPr>
  </w:style>
  <w:style w:type="paragraph" w:styleId="Endnotentext">
    <w:name w:val="endnote text"/>
    <w:basedOn w:val="Standard"/>
    <w:link w:val="EndnotentextZchn"/>
    <w:uiPriority w:val="99"/>
    <w:semiHidden/>
    <w:rsid w:val="007F555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F5553"/>
    <w:rPr>
      <w:sz w:val="20"/>
      <w:szCs w:val="20"/>
    </w:rPr>
  </w:style>
  <w:style w:type="character" w:styleId="Endnotenzeichen">
    <w:name w:val="endnote reference"/>
    <w:basedOn w:val="Absatz-Standardschriftart"/>
    <w:uiPriority w:val="99"/>
    <w:semiHidden/>
    <w:rsid w:val="007F5553"/>
    <w:rPr>
      <w:vertAlign w:val="superscript"/>
    </w:rPr>
  </w:style>
  <w:style w:type="character" w:styleId="Hyperlink">
    <w:name w:val="Hyperlink"/>
    <w:basedOn w:val="Absatz-Standardschriftart"/>
    <w:uiPriority w:val="99"/>
    <w:semiHidden/>
    <w:rsid w:val="000F44FE"/>
    <w:rPr>
      <w:color w:val="0563C1" w:themeColor="hyperlink"/>
      <w:u w:val="single"/>
    </w:rPr>
  </w:style>
  <w:style w:type="paragraph" w:customStyle="1" w:styleId="Verlags-Logo">
    <w:name w:val="Verlags-Logo"/>
    <w:basedOn w:val="Fuzeile"/>
    <w:next w:val="Standard"/>
    <w:qFormat/>
    <w:rsid w:val="00826EB1"/>
  </w:style>
  <w:style w:type="paragraph" w:customStyle="1" w:styleId="Abbildung">
    <w:name w:val="Abbildung"/>
    <w:basedOn w:val="Standard"/>
    <w:next w:val="Standard"/>
    <w:qFormat/>
    <w:rsid w:val="00306FCC"/>
    <w:pPr>
      <w:spacing w:after="160" w:line="259" w:lineRule="auto"/>
      <w:contextualSpacing w:val="0"/>
    </w:pPr>
    <w:rPr>
      <w:rFonts w:asciiTheme="minorHAnsi" w:hAnsiTheme="minorHAnsi"/>
    </w:rPr>
  </w:style>
  <w:style w:type="paragraph" w:customStyle="1" w:styleId="BeschriftungAbbildung">
    <w:name w:val="Beschriftung Abbildung"/>
    <w:basedOn w:val="Beschriftung"/>
    <w:next w:val="Standard"/>
    <w:qFormat/>
    <w:rsid w:val="00306FCC"/>
    <w:pPr>
      <w:contextualSpacing w:val="0"/>
    </w:pPr>
    <w:rPr>
      <w:rFonts w:asciiTheme="minorHAnsi" w:hAnsiTheme="minorHAnsi"/>
    </w:rPr>
  </w:style>
  <w:style w:type="character" w:customStyle="1" w:styleId="NichtaufgelsteErwhnung1">
    <w:name w:val="Nicht aufgelöste Erwähnung1"/>
    <w:basedOn w:val="Absatz-Standardschriftart"/>
    <w:uiPriority w:val="99"/>
    <w:semiHidden/>
    <w:unhideWhenUsed/>
    <w:rsid w:val="005D50C3"/>
    <w:rPr>
      <w:color w:val="605E5C"/>
      <w:shd w:val="clear" w:color="auto" w:fill="E1DFDD"/>
    </w:rPr>
  </w:style>
  <w:style w:type="paragraph" w:customStyle="1" w:styleId="BeschriftungTabelle">
    <w:name w:val="Beschriftung Tabelle"/>
    <w:basedOn w:val="Beschriftung"/>
    <w:next w:val="Standard"/>
    <w:qFormat/>
    <w:rsid w:val="003641E7"/>
    <w:pPr>
      <w:contextualSpacing w:val="0"/>
    </w:pPr>
    <w:rPr>
      <w:rFonts w:asciiTheme="minorHAnsi" w:hAnsiTheme="minorHAnsi"/>
    </w:rPr>
  </w:style>
  <w:style w:type="paragraph" w:customStyle="1" w:styleId="CorrespondingAuthor">
    <w:name w:val="Corresponding Author"/>
    <w:basedOn w:val="Standard"/>
    <w:next w:val="Standard"/>
    <w:link w:val="CorrespondingAuthorZchn"/>
    <w:qFormat/>
    <w:rsid w:val="00202F84"/>
    <w:pPr>
      <w:spacing w:after="160" w:line="259" w:lineRule="auto"/>
      <w:contextualSpacing w:val="0"/>
    </w:pPr>
    <w:rPr>
      <w:rFonts w:asciiTheme="minorHAnsi" w:hAnsiTheme="minorHAnsi"/>
    </w:rPr>
  </w:style>
  <w:style w:type="paragraph" w:customStyle="1" w:styleId="Tabelle">
    <w:name w:val="Tabelle"/>
    <w:basedOn w:val="Standard"/>
    <w:next w:val="Standard"/>
    <w:link w:val="TabelleZchn"/>
    <w:qFormat/>
    <w:rsid w:val="00E24440"/>
    <w:pPr>
      <w:jc w:val="center"/>
    </w:pPr>
  </w:style>
  <w:style w:type="character" w:customStyle="1" w:styleId="TabelleZchn">
    <w:name w:val="Tabelle Zchn"/>
    <w:basedOn w:val="Absatz-Standardschriftart"/>
    <w:link w:val="Tabelle"/>
    <w:rsid w:val="00E24440"/>
    <w:rPr>
      <w:rFonts w:ascii="Exo" w:hAnsi="Exo"/>
    </w:rPr>
  </w:style>
  <w:style w:type="table" w:styleId="Gitternetztabelle1hell-Akzent2">
    <w:name w:val="Grid Table 1 Light Accent 2"/>
    <w:basedOn w:val="NormaleTabelle"/>
    <w:uiPriority w:val="46"/>
    <w:rsid w:val="004B075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itternetztabelle5dunkelAkzent5">
    <w:name w:val="Grid Table 5 Dark Accent 5"/>
    <w:basedOn w:val="NormaleTabelle"/>
    <w:uiPriority w:val="50"/>
    <w:rsid w:val="004B075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itternetztabelle5dunkelAkzent3">
    <w:name w:val="Grid Table 5 Dark Accent 3"/>
    <w:basedOn w:val="NormaleTabelle"/>
    <w:uiPriority w:val="50"/>
    <w:rsid w:val="00763C4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itternetztabelle5dunkelAkzent1">
    <w:name w:val="Grid Table 5 Dark Accent 1"/>
    <w:basedOn w:val="NormaleTabelle"/>
    <w:uiPriority w:val="50"/>
    <w:rsid w:val="00C26A2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TextboxHighlighted">
    <w:name w:val="TextboxHighlighted"/>
    <w:basedOn w:val="Standard"/>
    <w:link w:val="TextboxHighlightedZchn"/>
    <w:qFormat/>
    <w:rsid w:val="00191D5D"/>
    <w:pPr>
      <w:spacing w:before="360" w:after="360"/>
      <w:ind w:left="567" w:right="567"/>
    </w:pPr>
    <w:rPr>
      <w:lang w:val="en-US"/>
    </w:rPr>
  </w:style>
  <w:style w:type="character" w:customStyle="1" w:styleId="TextboxHighlightedZchn">
    <w:name w:val="TextboxHighlighted Zchn"/>
    <w:basedOn w:val="Absatz-Standardschriftart"/>
    <w:link w:val="TextboxHighlighted"/>
    <w:rsid w:val="00191D5D"/>
    <w:rPr>
      <w:rFonts w:ascii="Exo" w:hAnsi="Exo"/>
      <w:lang w:val="en-US"/>
    </w:rPr>
  </w:style>
  <w:style w:type="paragraph" w:customStyle="1" w:styleId="Tabelle-gedreht-rechts">
    <w:name w:val="Tabelle-gedreht-rechts"/>
    <w:basedOn w:val="Standard"/>
    <w:link w:val="Tabelle-gedreht-rechtsZchn"/>
    <w:qFormat/>
    <w:rsid w:val="00AD2EE0"/>
    <w:pPr>
      <w:ind w:left="113" w:right="113"/>
      <w:jc w:val="center"/>
    </w:pPr>
    <w:rPr>
      <w:b/>
      <w:bCs/>
      <w:color w:val="FFFFFF" w:themeColor="background1"/>
      <w:lang w:val="en-US"/>
    </w:rPr>
  </w:style>
  <w:style w:type="character" w:customStyle="1" w:styleId="Tabelle-gedreht-rechtsZchn">
    <w:name w:val="Tabelle-gedreht-rechts Zchn"/>
    <w:basedOn w:val="Absatz-Standardschriftart"/>
    <w:link w:val="Tabelle-gedreht-rechts"/>
    <w:rsid w:val="00AD2EE0"/>
    <w:rPr>
      <w:rFonts w:ascii="Exo" w:hAnsi="Exo"/>
      <w:b/>
      <w:bCs/>
      <w:color w:val="FFFFFF" w:themeColor="background1"/>
      <w:lang w:val="en-US"/>
    </w:rPr>
  </w:style>
  <w:style w:type="paragraph" w:customStyle="1" w:styleId="Tabelle-gedreht-links">
    <w:name w:val="Tabelle-gedreht-links"/>
    <w:basedOn w:val="Standard"/>
    <w:link w:val="Tabelle-gedreht-linksZchn"/>
    <w:qFormat/>
    <w:rsid w:val="00B44CF5"/>
    <w:pPr>
      <w:ind w:left="113" w:right="113"/>
      <w:jc w:val="center"/>
    </w:pPr>
    <w:rPr>
      <w:b/>
      <w:bCs/>
      <w:color w:val="FFFFFF" w:themeColor="background1"/>
    </w:rPr>
  </w:style>
  <w:style w:type="character" w:customStyle="1" w:styleId="Tabelle-gedreht-linksZchn">
    <w:name w:val="Tabelle-gedreht-links Zchn"/>
    <w:basedOn w:val="Absatz-Standardschriftart"/>
    <w:link w:val="Tabelle-gedreht-links"/>
    <w:rsid w:val="00B44CF5"/>
    <w:rPr>
      <w:rFonts w:ascii="Exo" w:hAnsi="Exo"/>
      <w:b/>
      <w:bCs/>
      <w:color w:val="FFFFFF" w:themeColor="background1"/>
    </w:rPr>
  </w:style>
  <w:style w:type="character" w:customStyle="1" w:styleId="berschrift4Zchn">
    <w:name w:val="Überschrift 4 Zchn"/>
    <w:basedOn w:val="Absatz-Standardschriftart"/>
    <w:link w:val="berschrift4"/>
    <w:uiPriority w:val="9"/>
    <w:rsid w:val="00536241"/>
    <w:rPr>
      <w:rFonts w:asciiTheme="majorHAnsi" w:eastAsiaTheme="majorEastAsia" w:hAnsiTheme="majorHAnsi" w:cstheme="majorBidi"/>
      <w:i/>
      <w:iCs/>
      <w:color w:val="2F5496" w:themeColor="accent1" w:themeShade="BF"/>
    </w:rPr>
  </w:style>
  <w:style w:type="paragraph" w:customStyle="1" w:styleId="ISBN">
    <w:name w:val="ISBN"/>
    <w:basedOn w:val="Standard"/>
    <w:link w:val="ISBNZchn"/>
    <w:qFormat/>
    <w:rsid w:val="005033CD"/>
    <w:rPr>
      <w:lang w:val="en-US"/>
    </w:rPr>
  </w:style>
  <w:style w:type="paragraph" w:customStyle="1" w:styleId="Herausgeber">
    <w:name w:val="Herausgeber"/>
    <w:basedOn w:val="Standard"/>
    <w:link w:val="HerausgeberZchn"/>
    <w:qFormat/>
    <w:rsid w:val="00A8317B"/>
  </w:style>
  <w:style w:type="character" w:customStyle="1" w:styleId="CorrespondingAuthorZchn">
    <w:name w:val="Corresponding Author Zchn"/>
    <w:basedOn w:val="Absatz-Standardschriftart"/>
    <w:link w:val="CorrespondingAuthor"/>
    <w:rsid w:val="005033CD"/>
  </w:style>
  <w:style w:type="character" w:customStyle="1" w:styleId="ISBNZchn">
    <w:name w:val="ISBN Zchn"/>
    <w:basedOn w:val="CorrespondingAuthorZchn"/>
    <w:link w:val="ISBN"/>
    <w:rsid w:val="005033CD"/>
    <w:rPr>
      <w:rFonts w:ascii="Exo" w:hAnsi="Exo"/>
      <w:lang w:val="en-US"/>
    </w:rPr>
  </w:style>
  <w:style w:type="character" w:styleId="Platzhaltertext">
    <w:name w:val="Placeholder Text"/>
    <w:basedOn w:val="Absatz-Standardschriftart"/>
    <w:uiPriority w:val="99"/>
    <w:semiHidden/>
    <w:rsid w:val="00C92074"/>
    <w:rPr>
      <w:color w:val="808080"/>
    </w:rPr>
  </w:style>
  <w:style w:type="character" w:customStyle="1" w:styleId="HerausgeberZchn">
    <w:name w:val="Herausgeber Zchn"/>
    <w:basedOn w:val="Absatz-Standardschriftart"/>
    <w:link w:val="Herausgeber"/>
    <w:rsid w:val="00A8317B"/>
    <w:rPr>
      <w:rFonts w:ascii="Exo" w:hAnsi="Ex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foot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AB808-9286-4547-B46B-FA45EDD4C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534</Words>
  <Characters>41170</Characters>
  <Application>Microsoft Office Word</Application>
  <DocSecurity>0</DocSecurity>
  <Lines>343</Lines>
  <Paragraphs>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7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leineberg</dc:creator>
  <cp:keywords/>
  <dc:description/>
  <cp:lastModifiedBy>ronste</cp:lastModifiedBy>
  <cp:revision>12</cp:revision>
  <dcterms:created xsi:type="dcterms:W3CDTF">2024-04-19T10:05:00Z</dcterms:created>
  <dcterms:modified xsi:type="dcterms:W3CDTF">2024-04-19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BwIKCyPI"/&gt;&lt;style id="http://www.zotero.org/styles/chicago-author-date" locale="de-DE"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